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70186A4E" w14:textId="77777777" w:rsidR="00420C86" w:rsidRPr="00632557" w:rsidRDefault="00420C86" w:rsidP="00632557">
      <w:pPr>
        <w:jc w:val="center"/>
        <w:rPr>
          <w:sz w:val="28"/>
          <w:szCs w:val="28"/>
        </w:rPr>
      </w:pPr>
    </w:p>
    <w:p w14:paraId="73B312B1" w14:textId="77777777" w:rsidR="00420C86" w:rsidRDefault="00420C86" w:rsidP="00632557">
      <w:pPr>
        <w:jc w:val="center"/>
        <w:rPr>
          <w:sz w:val="28"/>
          <w:szCs w:val="28"/>
        </w:rPr>
      </w:pPr>
    </w:p>
    <w:p w14:paraId="37E100EB" w14:textId="77777777" w:rsidR="00415E99" w:rsidRDefault="00415E99"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77777777"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927C3B">
              <w:rPr>
                <w:noProof/>
                <w:webHidden/>
              </w:rPr>
              <w:t>2</w:t>
            </w:r>
            <w:r>
              <w:rPr>
                <w:noProof/>
                <w:webHidden/>
              </w:rPr>
              <w:fldChar w:fldCharType="end"/>
            </w:r>
          </w:hyperlink>
        </w:p>
        <w:p w14:paraId="4BFF1D40" w14:textId="77777777" w:rsidR="00FF7751" w:rsidRDefault="00F76972">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927C3B">
              <w:rPr>
                <w:noProof/>
                <w:webHidden/>
              </w:rPr>
              <w:t>2</w:t>
            </w:r>
            <w:r w:rsidR="00AB3EED">
              <w:rPr>
                <w:noProof/>
                <w:webHidden/>
              </w:rPr>
              <w:fldChar w:fldCharType="end"/>
            </w:r>
          </w:hyperlink>
        </w:p>
        <w:p w14:paraId="1511F333" w14:textId="77777777" w:rsidR="00FF7751" w:rsidRDefault="00F76972">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927C3B">
              <w:rPr>
                <w:noProof/>
                <w:webHidden/>
              </w:rPr>
              <w:t>3</w:t>
            </w:r>
            <w:r w:rsidR="00AB3EED">
              <w:rPr>
                <w:noProof/>
                <w:webHidden/>
              </w:rPr>
              <w:fldChar w:fldCharType="end"/>
            </w:r>
          </w:hyperlink>
        </w:p>
        <w:p w14:paraId="6CABA1EC" w14:textId="77777777" w:rsidR="00FF7751" w:rsidRDefault="00F76972">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927C3B">
              <w:rPr>
                <w:noProof/>
                <w:webHidden/>
              </w:rPr>
              <w:t>3</w:t>
            </w:r>
            <w:r w:rsidR="00AB3EED">
              <w:rPr>
                <w:noProof/>
                <w:webHidden/>
              </w:rPr>
              <w:fldChar w:fldCharType="end"/>
            </w:r>
          </w:hyperlink>
        </w:p>
        <w:p w14:paraId="0F6FD5FF" w14:textId="77777777" w:rsidR="00FF7751" w:rsidRDefault="00F76972">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927C3B">
              <w:rPr>
                <w:noProof/>
                <w:webHidden/>
              </w:rPr>
              <w:t>5</w:t>
            </w:r>
            <w:r w:rsidR="00AB3EED">
              <w:rPr>
                <w:noProof/>
                <w:webHidden/>
              </w:rPr>
              <w:fldChar w:fldCharType="end"/>
            </w:r>
          </w:hyperlink>
        </w:p>
        <w:p w14:paraId="50714378" w14:textId="77777777" w:rsidR="00FF7751" w:rsidRDefault="00F76972">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927C3B">
              <w:rPr>
                <w:noProof/>
                <w:webHidden/>
              </w:rPr>
              <w:t>6</w:t>
            </w:r>
            <w:r w:rsidR="00AB3EED">
              <w:rPr>
                <w:noProof/>
                <w:webHidden/>
              </w:rPr>
              <w:fldChar w:fldCharType="end"/>
            </w:r>
          </w:hyperlink>
        </w:p>
        <w:p w14:paraId="24363666" w14:textId="77777777" w:rsidR="00FF7751" w:rsidRDefault="00F76972">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927C3B">
              <w:rPr>
                <w:noProof/>
                <w:webHidden/>
              </w:rPr>
              <w:t>6</w:t>
            </w:r>
            <w:r w:rsidR="00AB3EED">
              <w:rPr>
                <w:noProof/>
                <w:webHidden/>
              </w:rPr>
              <w:fldChar w:fldCharType="end"/>
            </w:r>
          </w:hyperlink>
        </w:p>
        <w:p w14:paraId="4ED1BECC" w14:textId="77777777" w:rsidR="00632557" w:rsidRDefault="00AB3EED">
          <w:r>
            <w:fldChar w:fldCharType="end"/>
          </w:r>
        </w:p>
      </w:sdtContent>
    </w:sdt>
    <w:p w14:paraId="5F91667C" w14:textId="77777777" w:rsidR="00420C86" w:rsidRDefault="00420C86"/>
    <w:p w14:paraId="68157CBC" w14:textId="425B1B0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t>E</w:t>
      </w:r>
      <w:r w:rsidR="00420C86" w:rsidRPr="00321AC8">
        <w:rPr>
          <w:rFonts w:ascii="Times New Roman" w:hAnsi="Times New Roman" w:cs="Times New Roman"/>
        </w:rPr>
        <w:t>xecutive Summary</w:t>
      </w:r>
      <w:bookmarkEnd w:id="0"/>
      <w:r w:rsidR="00321AC8">
        <w:rPr>
          <w:rFonts w:ascii="Times New Roman" w:hAnsi="Times New Roman" w:cs="Times New Roman"/>
        </w:rPr>
        <w:br/>
      </w:r>
    </w:p>
    <w:p w14:paraId="1B5F2266" w14:textId="77777777" w:rsidR="001D049C" w:rsidRPr="00E42E07" w:rsidRDefault="001D049C" w:rsidP="001D049C">
      <w:pPr>
        <w:rPr>
          <w:rFonts w:cstheme="minorHAnsi"/>
          <w:color w:val="FF0000"/>
          <w:sz w:val="24"/>
          <w:szCs w:val="24"/>
        </w:rPr>
      </w:pPr>
      <w:bookmarkStart w:id="1" w:name="_Toc99127489"/>
      <w:r w:rsidRPr="00E42E07">
        <w:rPr>
          <w:rFonts w:cstheme="minorHAnsi"/>
          <w:color w:val="FF0000"/>
          <w:sz w:val="24"/>
          <w:szCs w:val="24"/>
        </w:rPr>
        <w:t xml:space="preserve">Creating this virtual network to conduct extensive testing of the 2 step authentication process will allow transcend IT Services to run unlimited tests in a live virtual environment without any impact on the current network system and will not interrupt day to day operations of the company and will provide real time visual feedback to the client and show the new login solution operational </w:t>
      </w:r>
      <w:r w:rsidR="00AB3EED" w:rsidRPr="00E42E07">
        <w:rPr>
          <w:rFonts w:cstheme="minorHAnsi"/>
          <w:color w:val="FF0000"/>
          <w:sz w:val="24"/>
          <w:szCs w:val="24"/>
        </w:rPr>
        <w:fldChar w:fldCharType="begin"/>
      </w:r>
      <w:r w:rsidRPr="00E42E07">
        <w:rPr>
          <w:rFonts w:cstheme="minorHAnsi"/>
          <w:color w:val="FF0000"/>
          <w:sz w:val="24"/>
          <w:szCs w:val="24"/>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cstheme="minorHAnsi"/>
          <w:color w:val="FF0000"/>
          <w:sz w:val="24"/>
          <w:szCs w:val="24"/>
        </w:rPr>
        <w:fldChar w:fldCharType="separate"/>
      </w:r>
      <w:r w:rsidRPr="00E42E07">
        <w:rPr>
          <w:rFonts w:cstheme="minorHAnsi"/>
          <w:noProof/>
          <w:color w:val="FF0000"/>
          <w:sz w:val="24"/>
          <w:szCs w:val="24"/>
        </w:rPr>
        <w:t>(Parker, 2022)</w:t>
      </w:r>
      <w:r w:rsidR="00AB3EED" w:rsidRPr="00E42E07">
        <w:rPr>
          <w:rFonts w:cstheme="minorHAnsi"/>
          <w:color w:val="FF0000"/>
          <w:sz w:val="24"/>
          <w:szCs w:val="24"/>
        </w:rPr>
        <w:fldChar w:fldCharType="end"/>
      </w:r>
      <w:r w:rsidRPr="00E42E07">
        <w:rPr>
          <w:rFonts w:cstheme="minorHAnsi"/>
          <w:color w:val="FF0000"/>
          <w:sz w:val="24"/>
          <w:szCs w:val="24"/>
        </w:rPr>
        <w:t xml:space="preserve">.  </w:t>
      </w:r>
    </w:p>
    <w:p w14:paraId="2BB75E53" w14:textId="77777777" w:rsidR="00646FAE" w:rsidRPr="00321AC8" w:rsidRDefault="00646FAE" w:rsidP="00D05369">
      <w:pPr>
        <w:jc w:val="both"/>
        <w:rPr>
          <w:rStyle w:val="Heading1Char"/>
          <w:rFonts w:ascii="Times New Roman" w:hAnsi="Times New Roman" w:cs="Times New Roman"/>
          <w:color w:val="auto"/>
        </w:rPr>
      </w:pPr>
    </w:p>
    <w:p w14:paraId="34AA63A1" w14:textId="1DC5A517" w:rsidR="00420C86" w:rsidRPr="00E42E07" w:rsidRDefault="004573E3" w:rsidP="00927C3B">
      <w:pPr>
        <w:pStyle w:val="Heading2"/>
        <w:rPr>
          <w:rStyle w:val="Heading3Char"/>
          <w:rFonts w:asciiTheme="minorHAnsi" w:hAnsiTheme="minorHAnsi" w:cstheme="minorHAnsi"/>
          <w:b/>
          <w:bCs/>
        </w:rPr>
      </w:pPr>
      <w:r w:rsidRPr="00321AC8">
        <w:rPr>
          <w:rStyle w:val="Heading1Char"/>
          <w:rFonts w:ascii="Times New Roman" w:hAnsi="Times New Roman" w:cs="Times New Roman"/>
          <w:b/>
          <w:bCs/>
          <w:color w:val="4F81BD" w:themeColor="accent1"/>
          <w:sz w:val="26"/>
          <w:szCs w:val="26"/>
        </w:rPr>
        <w:t>Objective</w:t>
      </w:r>
      <w:bookmarkEnd w:id="1"/>
      <w:r w:rsidR="00321AC8">
        <w:rPr>
          <w:rStyle w:val="Heading1Char"/>
          <w:rFonts w:ascii="Times New Roman" w:hAnsi="Times New Roman" w:cs="Times New Roman"/>
          <w:b/>
          <w:bCs/>
          <w:color w:val="4F81BD" w:themeColor="accent1"/>
          <w:sz w:val="26"/>
          <w:szCs w:val="26"/>
        </w:rPr>
        <w:br/>
      </w:r>
    </w:p>
    <w:p w14:paraId="07BCEA4A" w14:textId="77777777" w:rsidR="0082298B" w:rsidRPr="00E42E07" w:rsidRDefault="003D709B" w:rsidP="00D05369">
      <w:pPr>
        <w:jc w:val="both"/>
        <w:rPr>
          <w:rStyle w:val="Heading3Char"/>
          <w:rFonts w:asciiTheme="minorHAnsi" w:hAnsiTheme="minorHAnsi" w:cstheme="minorHAnsi"/>
          <w:b w:val="0"/>
          <w:color w:val="auto"/>
          <w:sz w:val="24"/>
          <w:szCs w:val="24"/>
        </w:rPr>
      </w:pPr>
      <w:r w:rsidRPr="00E42E07">
        <w:rPr>
          <w:rStyle w:val="Heading3Char"/>
          <w:rFonts w:asciiTheme="minorHAnsi" w:hAnsiTheme="minorHAnsi" w:cstheme="minorHAnsi"/>
          <w:b w:val="0"/>
          <w:color w:val="auto"/>
          <w:sz w:val="24"/>
          <w:szCs w:val="24"/>
        </w:rPr>
        <w:t>The results of this prototype test is to facilitate a positive login result from the 2 step authentication process that will be utilised network wide across the entire company</w:t>
      </w:r>
    </w:p>
    <w:p w14:paraId="7574C157" w14:textId="77777777" w:rsidR="00746B09" w:rsidRPr="00E42E07" w:rsidRDefault="00746B09" w:rsidP="00D05369">
      <w:pPr>
        <w:jc w:val="both"/>
        <w:rPr>
          <w:rFonts w:cstheme="minorHAnsi"/>
          <w:sz w:val="24"/>
          <w:szCs w:val="24"/>
        </w:rPr>
      </w:pPr>
      <w:r w:rsidRPr="00E42E07">
        <w:rPr>
          <w:rFonts w:cstheme="minorHAnsi"/>
          <w:sz w:val="24"/>
          <w:szCs w:val="24"/>
        </w:rPr>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Pr="00E42E07">
        <w:rPr>
          <w:rFonts w:cstheme="minorHAnsi"/>
          <w:sz w:val="24"/>
          <w:szCs w:val="24"/>
        </w:rPr>
        <w:t>. We propose a two-step authentication method to strengthen text passwords by combining them with</w:t>
      </w:r>
      <w:r w:rsidR="000A7C4A" w:rsidRPr="00E42E07">
        <w:rPr>
          <w:rFonts w:cstheme="minorHAnsi"/>
          <w:sz w:val="24"/>
          <w:szCs w:val="24"/>
        </w:rPr>
        <w:t xml:space="preserve"> pin generated dongle</w:t>
      </w:r>
      <w:r w:rsidRPr="00E42E07">
        <w:rPr>
          <w:rFonts w:cstheme="minorHAnsi"/>
          <w:sz w:val="24"/>
          <w:szCs w:val="24"/>
        </w:rPr>
        <w:t xml:space="preserve">. In this approach, called </w:t>
      </w:r>
      <w:r w:rsidR="00590E4D" w:rsidRPr="00E42E07">
        <w:rPr>
          <w:rFonts w:cstheme="minorHAnsi"/>
          <w:sz w:val="24"/>
          <w:szCs w:val="24"/>
        </w:rPr>
        <w:t>Twostep</w:t>
      </w:r>
      <w:r w:rsidR="000A7C4A" w:rsidRPr="00E42E07">
        <w:rPr>
          <w:rFonts w:cstheme="minorHAnsi"/>
          <w:sz w:val="24"/>
          <w:szCs w:val="24"/>
        </w:rPr>
        <w:t xml:space="preserve"> Authentication</w:t>
      </w:r>
      <w:r w:rsidRPr="00E42E07">
        <w:rPr>
          <w:rFonts w:cstheme="minorHAnsi"/>
          <w:sz w:val="24"/>
          <w:szCs w:val="24"/>
        </w:rPr>
        <w:t xml:space="preserve">, users continue to use text passwords as a first </w:t>
      </w:r>
      <w:r w:rsidRPr="00E42E07">
        <w:rPr>
          <w:rFonts w:cstheme="minorHAnsi"/>
          <w:sz w:val="24"/>
          <w:szCs w:val="24"/>
        </w:rPr>
        <w:lastRenderedPageBreak/>
        <w:t>step, but then must also enter a</w:t>
      </w:r>
      <w:r w:rsidR="000A7C4A" w:rsidRPr="00E42E07">
        <w:rPr>
          <w:rFonts w:cstheme="minorHAnsi"/>
          <w:sz w:val="24"/>
          <w:szCs w:val="24"/>
        </w:rPr>
        <w:t xml:space="preserve"> pin number generated from a dongle</w:t>
      </w:r>
      <w:r w:rsidRPr="00E42E07">
        <w:rPr>
          <w:rFonts w:cstheme="minorHAnsi"/>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E42E07">
        <w:rPr>
          <w:rFonts w:cstheme="minorHAnsi"/>
          <w:sz w:val="24"/>
          <w:szCs w:val="24"/>
        </w:rPr>
        <w:t>e</w:t>
      </w:r>
      <w:r w:rsidRPr="00E42E07">
        <w:rPr>
          <w:rFonts w:cstheme="minorHAnsi"/>
          <w:sz w:val="24"/>
          <w:szCs w:val="24"/>
        </w:rPr>
        <w:t>ing image after providing their text passwords, implicitly providing server authentication; and (4) it can be implemented in software alone, increasing the potential for large-scale adoption on the Internet</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Method &amp; Passwords, 2009)</w:t>
      </w:r>
      <w:r w:rsidR="00AB3EED" w:rsidRPr="00E42E07">
        <w:rPr>
          <w:rFonts w:cstheme="minorHAnsi"/>
          <w:sz w:val="24"/>
          <w:szCs w:val="24"/>
        </w:rPr>
        <w:fldChar w:fldCharType="end"/>
      </w:r>
      <w:r w:rsidR="003377C2" w:rsidRPr="00E42E07">
        <w:rPr>
          <w:rFonts w:cstheme="minorHAnsi"/>
          <w:sz w:val="24"/>
          <w:szCs w:val="24"/>
        </w:rPr>
        <w:t>.</w:t>
      </w:r>
    </w:p>
    <w:p w14:paraId="1B2A2A1B" w14:textId="5BB73052"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r w:rsidR="00321AC8">
        <w:rPr>
          <w:rFonts w:ascii="Times New Roman" w:hAnsi="Times New Roman" w:cs="Times New Roman"/>
        </w:rPr>
        <w:br/>
      </w:r>
    </w:p>
    <w:p w14:paraId="3B9E1F42" w14:textId="77777777" w:rsidR="003723A2" w:rsidRPr="00E42E07" w:rsidRDefault="003723A2" w:rsidP="00D05369">
      <w:pPr>
        <w:jc w:val="both"/>
        <w:rPr>
          <w:rFonts w:cstheme="minorHAnsi"/>
          <w:sz w:val="24"/>
          <w:szCs w:val="24"/>
          <w:shd w:val="clear" w:color="auto" w:fill="FFFFFF"/>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14:paraId="3C21EB76" w14:textId="20A9092B" w:rsidR="00D93128" w:rsidRPr="00E42E07" w:rsidRDefault="00EA3E01" w:rsidP="00D05369">
      <w:pPr>
        <w:jc w:val="both"/>
        <w:rPr>
          <w:rFonts w:cstheme="minorHAnsi"/>
          <w:sz w:val="24"/>
          <w:szCs w:val="24"/>
          <w:lang w:val="en-US"/>
        </w:rPr>
      </w:pPr>
      <w:r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p>
    <w:p w14:paraId="7C52E874" w14:textId="0223B711" w:rsidR="003723A2" w:rsidRPr="00E42E07" w:rsidRDefault="00F76972" w:rsidP="003723A2">
      <w:pPr>
        <w:rPr>
          <w:rFonts w:cstheme="minorHAnsi"/>
          <w:sz w:val="24"/>
          <w:szCs w:val="24"/>
          <w:lang w:val="en-US"/>
        </w:rPr>
      </w:pPr>
      <w:r>
        <w:rPr>
          <w:rFonts w:cstheme="minorHAnsi"/>
          <w:sz w:val="24"/>
          <w:szCs w:val="24"/>
          <w:lang w:val="en-US"/>
        </w:rPr>
        <w:t>Users with impairments will have access to all the accessibility</w:t>
      </w:r>
      <w:bookmarkStart w:id="3" w:name="_GoBack"/>
      <w:bookmarkEnd w:id="3"/>
      <w:r>
        <w:rPr>
          <w:rFonts w:cstheme="minorHAnsi"/>
          <w:sz w:val="24"/>
          <w:szCs w:val="24"/>
          <w:lang w:val="en-US"/>
        </w:rPr>
        <w:t xml:space="preserve"> features built into the windows operating system which are available at the login screen. </w:t>
      </w:r>
      <w:r w:rsidR="003723A2" w:rsidRPr="00E42E07">
        <w:rPr>
          <w:rFonts w:cstheme="minorHAnsi"/>
          <w:sz w:val="24"/>
          <w:szCs w:val="24"/>
          <w:lang w:val="en-US"/>
        </w:rPr>
        <w:t>Manage the password authentication process to harden the computer system to protect from attacks and hackers gaining access to the network system.</w:t>
      </w:r>
    </w:p>
    <w:p w14:paraId="13AC9B23" w14:textId="77777777" w:rsidR="003723A2" w:rsidRPr="003723A2" w:rsidRDefault="003723A2" w:rsidP="003723A2"/>
    <w:p w14:paraId="5FC83DE4" w14:textId="5FC5AF0B" w:rsidR="00420C86" w:rsidRDefault="00420C86" w:rsidP="00632557">
      <w:pPr>
        <w:pStyle w:val="Heading2"/>
      </w:pPr>
      <w:r>
        <w:lastRenderedPageBreak/>
        <w:t xml:space="preserve"> </w:t>
      </w:r>
      <w:bookmarkStart w:id="4" w:name="_Toc99127491"/>
      <w:r w:rsidR="004573E3">
        <w:t>Methodology</w:t>
      </w:r>
      <w:bookmarkEnd w:id="4"/>
      <w:r w:rsidR="00321AC8">
        <w:br/>
      </w:r>
    </w:p>
    <w:p w14:paraId="1FFB4C2A" w14:textId="77777777"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preceding table 1. Evaluation ISO images (Windows Server 2022 (Insider Preview) and Windows 11_English) 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w:t>
      </w:r>
      <w:proofErr w:type="gramStart"/>
      <w:r w:rsidRPr="00E42E07">
        <w:rPr>
          <w:rFonts w:cstheme="minorHAnsi"/>
          <w:sz w:val="24"/>
          <w:szCs w:val="24"/>
        </w:rPr>
        <w:t>university</w:t>
      </w:r>
      <w:proofErr w:type="gramEnd"/>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troller in the widget LLC forest with Active Directory services installed</w:t>
      </w:r>
      <w:r w:rsidR="00DA1B1F" w:rsidRPr="00E42E07">
        <w:rPr>
          <w:rFonts w:cstheme="minorHAnsi"/>
          <w:sz w:val="24"/>
          <w:szCs w:val="24"/>
        </w:rPr>
        <w:t>. The second Domain Controller (DC02) was then installed in Vmware and promoted to the widget LLC domain</w:t>
      </w:r>
      <w:r w:rsidR="003377C2" w:rsidRPr="00E42E07">
        <w:rPr>
          <w:rFonts w:cstheme="minorHAnsi"/>
          <w:sz w:val="24"/>
          <w:szCs w:val="24"/>
        </w:rPr>
        <w:t xml:space="preserve"> </w:t>
      </w:r>
      <w:r w:rsidR="00AB3EED" w:rsidRPr="00E42E07">
        <w:rPr>
          <w:rFonts w:cstheme="minorHAnsi"/>
          <w:sz w:val="24"/>
          <w:szCs w:val="24"/>
        </w:rPr>
        <w:fldChar w:fldCharType="begin"/>
      </w:r>
      <w:r w:rsidR="003377C2" w:rsidRPr="00E42E07">
        <w:rPr>
          <w:rFonts w:cstheme="minorHAnsi"/>
          <w:sz w:val="24"/>
          <w:szCs w:val="24"/>
        </w:rPr>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AB3EED" w:rsidRPr="00E42E07">
        <w:rPr>
          <w:rFonts w:cstheme="minorHAnsi"/>
          <w:sz w:val="24"/>
          <w:szCs w:val="24"/>
        </w:rPr>
        <w:fldChar w:fldCharType="separate"/>
      </w:r>
      <w:r w:rsidR="003377C2" w:rsidRPr="00E42E07">
        <w:rPr>
          <w:rFonts w:cstheme="minorHAnsi"/>
          <w:noProof/>
          <w:sz w:val="24"/>
          <w:szCs w:val="24"/>
        </w:rPr>
        <w:t>(K.G.Mark, 2016)</w:t>
      </w:r>
      <w:r w:rsidR="00AB3EED" w:rsidRPr="00E42E07">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53C3E7DD"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e-factor authentication process provides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321AC8" w:rsidRPr="00E42E07">
        <w:rPr>
          <w:rFonts w:cstheme="minorHAnsi"/>
          <w:sz w:val="24"/>
          <w:szCs w:val="24"/>
        </w:rPr>
        <w:t>cal examples of this kind of au</w:t>
      </w:r>
      <w:r w:rsidRPr="00E42E07">
        <w:rPr>
          <w:rFonts w:cstheme="minorHAnsi"/>
          <w:sz w:val="24"/>
          <w:szCs w:val="24"/>
        </w:rPr>
        <w:t>thentication methods. Two-factor authentication nee</w:t>
      </w:r>
      <w:r w:rsidR="00321AC8" w:rsidRPr="00E42E07">
        <w:rPr>
          <w:rFonts w:cstheme="minorHAnsi"/>
          <w:sz w:val="24"/>
          <w:szCs w:val="24"/>
        </w:rPr>
        <w:t>ds more challenge from the indi</w:t>
      </w:r>
      <w:r w:rsidRPr="00E42E07">
        <w:rPr>
          <w:rFonts w:cstheme="minorHAnsi"/>
          <w:sz w:val="24"/>
          <w:szCs w:val="24"/>
        </w:rPr>
        <w:t>vidual. This authentication is based i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p w14:paraId="7C3752C6" w14:textId="77777777" w:rsidR="000E4481" w:rsidRDefault="000E4481" w:rsidP="00764D9E">
      <w:pPr>
        <w:rPr>
          <w:i/>
          <w:sz w:val="18"/>
          <w:szCs w:val="18"/>
        </w:rPr>
      </w:pPr>
    </w:p>
    <w:p w14:paraId="716F601A" w14:textId="77777777" w:rsidR="000E4481" w:rsidRDefault="000E4481" w:rsidP="00764D9E">
      <w:pPr>
        <w:rPr>
          <w:i/>
          <w:sz w:val="18"/>
          <w:szCs w:val="18"/>
        </w:rPr>
      </w:pPr>
    </w:p>
    <w:p w14:paraId="58C6AE1E" w14:textId="77777777" w:rsidR="000E4481" w:rsidRPr="000E4481" w:rsidRDefault="000E4481" w:rsidP="00764D9E">
      <w:pPr>
        <w:rPr>
          <w:i/>
          <w:sz w:val="18"/>
          <w:szCs w:val="18"/>
        </w:rPr>
      </w:pPr>
    </w:p>
    <w:tbl>
      <w:tblPr>
        <w:tblStyle w:val="TableGrid"/>
        <w:tblW w:w="0" w:type="auto"/>
        <w:tblLook w:val="04A0" w:firstRow="1" w:lastRow="0" w:firstColumn="1" w:lastColumn="0" w:noHBand="0" w:noVBand="1"/>
      </w:tblPr>
      <w:tblGrid>
        <w:gridCol w:w="2299"/>
        <w:gridCol w:w="2403"/>
        <w:gridCol w:w="2270"/>
        <w:gridCol w:w="2270"/>
      </w:tblGrid>
      <w:tr w:rsidR="00DA1B1F" w14:paraId="3C8D9E95" w14:textId="77777777" w:rsidTr="00DA1B1F">
        <w:tc>
          <w:tcPr>
            <w:tcW w:w="2299" w:type="dxa"/>
          </w:tcPr>
          <w:p w14:paraId="5912ABA9" w14:textId="77777777" w:rsidR="00DA1B1F" w:rsidRPr="000E4481" w:rsidRDefault="00DA1B1F" w:rsidP="00764D9E">
            <w:pPr>
              <w:rPr>
                <w:b/>
              </w:rPr>
            </w:pPr>
            <w:r w:rsidRPr="000E4481">
              <w:rPr>
                <w:b/>
              </w:rPr>
              <w:t xml:space="preserve">1 </w:t>
            </w:r>
          </w:p>
        </w:tc>
        <w:tc>
          <w:tcPr>
            <w:tcW w:w="2403" w:type="dxa"/>
          </w:tcPr>
          <w:p w14:paraId="3C50486A" w14:textId="77777777" w:rsidR="00DA1B1F" w:rsidRPr="000E4481" w:rsidRDefault="00DA1B1F" w:rsidP="00764D9E">
            <w:pPr>
              <w:rPr>
                <w:b/>
              </w:rPr>
            </w:pPr>
            <w:r w:rsidRPr="000E4481">
              <w:rPr>
                <w:b/>
              </w:rPr>
              <w:t>VM Name</w:t>
            </w:r>
          </w:p>
        </w:tc>
        <w:tc>
          <w:tcPr>
            <w:tcW w:w="2270" w:type="dxa"/>
          </w:tcPr>
          <w:p w14:paraId="6EF6D210" w14:textId="77777777" w:rsidR="00DA1B1F" w:rsidRPr="000E4481" w:rsidRDefault="00DA1B1F" w:rsidP="00764D9E">
            <w:pPr>
              <w:rPr>
                <w:b/>
              </w:rPr>
            </w:pPr>
            <w:r w:rsidRPr="000E4481">
              <w:rPr>
                <w:b/>
              </w:rPr>
              <w:t>IP Address</w:t>
            </w:r>
          </w:p>
        </w:tc>
        <w:tc>
          <w:tcPr>
            <w:tcW w:w="2270" w:type="dxa"/>
          </w:tcPr>
          <w:p w14:paraId="0DE59B90" w14:textId="77777777" w:rsidR="00DA1B1F" w:rsidRPr="000E4481" w:rsidRDefault="00DA1B1F" w:rsidP="00764D9E">
            <w:pPr>
              <w:rPr>
                <w:b/>
              </w:rPr>
            </w:pPr>
            <w:r w:rsidRPr="000E4481">
              <w:rPr>
                <w:b/>
              </w:rPr>
              <w:t>Role</w:t>
            </w:r>
          </w:p>
        </w:tc>
      </w:tr>
      <w:tr w:rsidR="00DA1B1F" w14:paraId="407421FB" w14:textId="77777777" w:rsidTr="00DA1B1F">
        <w:tc>
          <w:tcPr>
            <w:tcW w:w="2299" w:type="dxa"/>
          </w:tcPr>
          <w:p w14:paraId="2009879B" w14:textId="77777777" w:rsidR="00DA1B1F" w:rsidRDefault="00DA1B1F" w:rsidP="00764D9E"/>
        </w:tc>
        <w:tc>
          <w:tcPr>
            <w:tcW w:w="2403" w:type="dxa"/>
          </w:tcPr>
          <w:p w14:paraId="28A4181B" w14:textId="77777777" w:rsidR="00DA1B1F" w:rsidRDefault="00DA1B1F" w:rsidP="00764D9E">
            <w:r>
              <w:t>DC01</w:t>
            </w:r>
          </w:p>
        </w:tc>
        <w:tc>
          <w:tcPr>
            <w:tcW w:w="2270" w:type="dxa"/>
          </w:tcPr>
          <w:p w14:paraId="3A3D92A2" w14:textId="77777777" w:rsidR="00DA1B1F" w:rsidRDefault="00DA1B1F" w:rsidP="00764D9E">
            <w:r>
              <w:t>10.</w:t>
            </w:r>
            <w:r w:rsidR="00454FC6">
              <w:t>1</w:t>
            </w:r>
            <w:r>
              <w:t>0.</w:t>
            </w:r>
            <w:r w:rsidR="00454FC6">
              <w:t>10.101</w:t>
            </w:r>
          </w:p>
          <w:p w14:paraId="672F2DFC" w14:textId="77777777" w:rsidR="00454FC6" w:rsidRDefault="00454FC6" w:rsidP="00764D9E">
            <w:r>
              <w:t>Netmask :255.0.0.255</w:t>
            </w:r>
          </w:p>
          <w:p w14:paraId="18041449" w14:textId="77777777" w:rsidR="00454FC6" w:rsidRDefault="00454FC6" w:rsidP="00764D9E">
            <w:r>
              <w:t>DNS: 10.10.10.100</w:t>
            </w:r>
          </w:p>
        </w:tc>
        <w:tc>
          <w:tcPr>
            <w:tcW w:w="2270" w:type="dxa"/>
          </w:tcPr>
          <w:p w14:paraId="6F8AF208" w14:textId="77777777" w:rsidR="00DA1B1F" w:rsidRDefault="00DA1B1F" w:rsidP="00764D9E">
            <w:r>
              <w:t xml:space="preserve">Domain Controller of </w:t>
            </w:r>
            <w:proofErr w:type="spellStart"/>
            <w:r>
              <w:t>widgetllc.internal</w:t>
            </w:r>
            <w:proofErr w:type="spellEnd"/>
            <w:r>
              <w:t xml:space="preserve"> domain.</w:t>
            </w:r>
          </w:p>
        </w:tc>
      </w:tr>
      <w:tr w:rsidR="00DA1B1F" w14:paraId="0302B6AC" w14:textId="77777777" w:rsidTr="00DA1B1F">
        <w:tc>
          <w:tcPr>
            <w:tcW w:w="2299" w:type="dxa"/>
          </w:tcPr>
          <w:p w14:paraId="42486470" w14:textId="77777777" w:rsidR="00DA1B1F" w:rsidRDefault="00DA1B1F" w:rsidP="00764D9E">
            <w:r>
              <w:t>2</w:t>
            </w:r>
          </w:p>
        </w:tc>
        <w:tc>
          <w:tcPr>
            <w:tcW w:w="2403" w:type="dxa"/>
          </w:tcPr>
          <w:p w14:paraId="6E41F6C0" w14:textId="77777777" w:rsidR="00DA1B1F" w:rsidRDefault="00DA1B1F" w:rsidP="00764D9E">
            <w:r>
              <w:t>DC02</w:t>
            </w:r>
          </w:p>
        </w:tc>
        <w:tc>
          <w:tcPr>
            <w:tcW w:w="2270" w:type="dxa"/>
          </w:tcPr>
          <w:p w14:paraId="73A40A53" w14:textId="77777777" w:rsidR="00DA1B1F" w:rsidRDefault="00DA1B1F" w:rsidP="00764D9E">
            <w:r>
              <w:t>10.</w:t>
            </w:r>
            <w:r w:rsidR="00454FC6">
              <w:t>1</w:t>
            </w:r>
            <w:r>
              <w:t>0.</w:t>
            </w:r>
            <w:r w:rsidR="00454FC6">
              <w:t>10.102</w:t>
            </w:r>
          </w:p>
          <w:p w14:paraId="772D059D" w14:textId="77777777" w:rsidR="00454FC6" w:rsidRDefault="00454FC6" w:rsidP="00454FC6">
            <w:r>
              <w:t>Netmask :255.0.0.255</w:t>
            </w:r>
          </w:p>
          <w:p w14:paraId="153D54CB" w14:textId="77777777" w:rsidR="00454FC6" w:rsidRDefault="00454FC6" w:rsidP="00454FC6">
            <w:r>
              <w:t>DNS: 10.10.10.100</w:t>
            </w:r>
          </w:p>
        </w:tc>
        <w:tc>
          <w:tcPr>
            <w:tcW w:w="2270" w:type="dxa"/>
          </w:tcPr>
          <w:p w14:paraId="6CEAB3DA" w14:textId="77777777"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14:paraId="209610AC" w14:textId="77777777" w:rsidTr="00DA1B1F">
        <w:tc>
          <w:tcPr>
            <w:tcW w:w="2299" w:type="dxa"/>
          </w:tcPr>
          <w:p w14:paraId="1A269D5C" w14:textId="77777777" w:rsidR="006C0854" w:rsidRDefault="006C0854" w:rsidP="00764D9E">
            <w:r>
              <w:t>3</w:t>
            </w:r>
          </w:p>
        </w:tc>
        <w:tc>
          <w:tcPr>
            <w:tcW w:w="2403" w:type="dxa"/>
          </w:tcPr>
          <w:p w14:paraId="566F80BB" w14:textId="77777777" w:rsidR="006C0854" w:rsidRDefault="006C0854" w:rsidP="00764D9E">
            <w:r>
              <w:t>Client01</w:t>
            </w:r>
          </w:p>
        </w:tc>
        <w:tc>
          <w:tcPr>
            <w:tcW w:w="2270" w:type="dxa"/>
          </w:tcPr>
          <w:p w14:paraId="0EAA5A28" w14:textId="77777777" w:rsidR="006C0854" w:rsidRDefault="006C0854" w:rsidP="00764D9E">
            <w:r>
              <w:t>10.10.10.103</w:t>
            </w:r>
          </w:p>
          <w:p w14:paraId="38516A4D" w14:textId="77777777" w:rsidR="000E4481" w:rsidRDefault="000E4481" w:rsidP="000E4481">
            <w:r>
              <w:lastRenderedPageBreak/>
              <w:t>Netmask :255.0.0.255</w:t>
            </w:r>
          </w:p>
          <w:p w14:paraId="2667E789" w14:textId="77777777" w:rsidR="000E4481" w:rsidRDefault="000E4481" w:rsidP="000E4481">
            <w:r>
              <w:t>DNS: 10.10.10.100</w:t>
            </w:r>
          </w:p>
        </w:tc>
        <w:tc>
          <w:tcPr>
            <w:tcW w:w="2270" w:type="dxa"/>
          </w:tcPr>
          <w:p w14:paraId="7B2A4B42" w14:textId="77777777" w:rsidR="006C0854" w:rsidRDefault="006C0854" w:rsidP="00764D9E">
            <w:r>
              <w:lastRenderedPageBreak/>
              <w:t xml:space="preserve">Client machine of </w:t>
            </w:r>
            <w:proofErr w:type="spellStart"/>
            <w:r>
              <w:lastRenderedPageBreak/>
              <w:t>widgetllc</w:t>
            </w:r>
            <w:proofErr w:type="spellEnd"/>
            <w:r>
              <w:t xml:space="preserve"> domain</w:t>
            </w:r>
          </w:p>
        </w:tc>
      </w:tr>
      <w:tr w:rsidR="006C0854" w14:paraId="226D669C" w14:textId="77777777" w:rsidTr="00DA1B1F">
        <w:tc>
          <w:tcPr>
            <w:tcW w:w="2299" w:type="dxa"/>
          </w:tcPr>
          <w:p w14:paraId="380A6D54" w14:textId="77777777" w:rsidR="006C0854" w:rsidRDefault="006C0854" w:rsidP="00764D9E">
            <w:r>
              <w:lastRenderedPageBreak/>
              <w:t>4</w:t>
            </w:r>
          </w:p>
        </w:tc>
        <w:tc>
          <w:tcPr>
            <w:tcW w:w="2403" w:type="dxa"/>
          </w:tcPr>
          <w:p w14:paraId="0310F700" w14:textId="77777777" w:rsidR="006C0854" w:rsidRDefault="006C0854" w:rsidP="00764D9E">
            <w:r>
              <w:t>Client02</w:t>
            </w:r>
          </w:p>
        </w:tc>
        <w:tc>
          <w:tcPr>
            <w:tcW w:w="2270" w:type="dxa"/>
          </w:tcPr>
          <w:p w14:paraId="3CE0796A" w14:textId="77777777" w:rsidR="006C0854" w:rsidRDefault="006C0854" w:rsidP="00190401">
            <w:r>
              <w:t>10.10.10.104</w:t>
            </w:r>
          </w:p>
          <w:p w14:paraId="0A9EBD1E" w14:textId="77777777" w:rsidR="000E4481" w:rsidRDefault="000E4481" w:rsidP="000E4481">
            <w:r>
              <w:t>Netmask :255.0.0.255</w:t>
            </w:r>
          </w:p>
          <w:p w14:paraId="06C9D7B5" w14:textId="77777777" w:rsidR="000E4481" w:rsidRDefault="000E4481" w:rsidP="000E4481">
            <w:r>
              <w:t>DNS: 10.10.10.100</w:t>
            </w:r>
          </w:p>
        </w:tc>
        <w:tc>
          <w:tcPr>
            <w:tcW w:w="2270" w:type="dxa"/>
          </w:tcPr>
          <w:p w14:paraId="0864E9E3" w14:textId="77777777" w:rsidR="006C0854" w:rsidRDefault="006C0854" w:rsidP="00764D9E">
            <w:r>
              <w:t xml:space="preserve">Client machine of </w:t>
            </w:r>
            <w:proofErr w:type="spellStart"/>
            <w:r>
              <w:t>widgetllc</w:t>
            </w:r>
            <w:proofErr w:type="spellEnd"/>
            <w:r>
              <w:t xml:space="preserve"> domain</w:t>
            </w:r>
          </w:p>
        </w:tc>
      </w:tr>
      <w:tr w:rsidR="006C0854" w14:paraId="546FC78D" w14:textId="77777777" w:rsidTr="00DA1B1F">
        <w:tc>
          <w:tcPr>
            <w:tcW w:w="2299" w:type="dxa"/>
          </w:tcPr>
          <w:p w14:paraId="5A062A8A" w14:textId="77777777" w:rsidR="006C0854" w:rsidRDefault="006C0854" w:rsidP="00764D9E">
            <w:r>
              <w:t>5</w:t>
            </w:r>
          </w:p>
        </w:tc>
        <w:tc>
          <w:tcPr>
            <w:tcW w:w="2403" w:type="dxa"/>
          </w:tcPr>
          <w:p w14:paraId="399ACEFE" w14:textId="77777777" w:rsidR="006C0854" w:rsidRDefault="006C0854" w:rsidP="00764D9E">
            <w:r>
              <w:t>Client03</w:t>
            </w:r>
          </w:p>
        </w:tc>
        <w:tc>
          <w:tcPr>
            <w:tcW w:w="2270" w:type="dxa"/>
          </w:tcPr>
          <w:p w14:paraId="0303BE78" w14:textId="77777777" w:rsidR="006C0854" w:rsidRDefault="006C0854" w:rsidP="00190401">
            <w:r>
              <w:t>10.10.10.105</w:t>
            </w:r>
          </w:p>
          <w:p w14:paraId="41AEAD0D" w14:textId="77777777" w:rsidR="000E4481" w:rsidRDefault="000E4481" w:rsidP="000E4481">
            <w:r>
              <w:t>Netmask :255.0.0.255</w:t>
            </w:r>
          </w:p>
          <w:p w14:paraId="6531B30D" w14:textId="77777777" w:rsidR="000E4481" w:rsidRDefault="000E4481" w:rsidP="000E4481">
            <w:r>
              <w:t>DNS: 10.10.10.100</w:t>
            </w:r>
          </w:p>
        </w:tc>
        <w:tc>
          <w:tcPr>
            <w:tcW w:w="2270" w:type="dxa"/>
          </w:tcPr>
          <w:p w14:paraId="3EAED6B6" w14:textId="77777777" w:rsidR="006C0854" w:rsidRDefault="006C0854" w:rsidP="00764D9E">
            <w:r>
              <w:t xml:space="preserve">Client machine of </w:t>
            </w:r>
            <w:proofErr w:type="spellStart"/>
            <w:r>
              <w:t>widgetllc</w:t>
            </w:r>
            <w:proofErr w:type="spellEnd"/>
            <w:r>
              <w:t xml:space="preserve"> domain</w:t>
            </w:r>
          </w:p>
        </w:tc>
      </w:tr>
      <w:tr w:rsidR="006C0854" w14:paraId="58CD057F" w14:textId="77777777" w:rsidTr="00DA1B1F">
        <w:tc>
          <w:tcPr>
            <w:tcW w:w="2299" w:type="dxa"/>
          </w:tcPr>
          <w:p w14:paraId="5F475858" w14:textId="77777777" w:rsidR="006C0854" w:rsidRDefault="006C0854" w:rsidP="00764D9E">
            <w:r>
              <w:t>6</w:t>
            </w:r>
          </w:p>
        </w:tc>
        <w:tc>
          <w:tcPr>
            <w:tcW w:w="2403" w:type="dxa"/>
          </w:tcPr>
          <w:p w14:paraId="4F1505EE" w14:textId="77777777" w:rsidR="006C0854" w:rsidRDefault="006C0854" w:rsidP="00764D9E">
            <w:r>
              <w:t>Client04</w:t>
            </w:r>
          </w:p>
        </w:tc>
        <w:tc>
          <w:tcPr>
            <w:tcW w:w="2270" w:type="dxa"/>
          </w:tcPr>
          <w:p w14:paraId="74914CC1" w14:textId="77777777" w:rsidR="006C0854" w:rsidRDefault="006C0854" w:rsidP="00190401">
            <w:r>
              <w:t>10.10.10.106</w:t>
            </w:r>
          </w:p>
          <w:p w14:paraId="053A8B64" w14:textId="77777777" w:rsidR="000E4481" w:rsidRDefault="000E4481" w:rsidP="000E4481">
            <w:r>
              <w:t>Netmask :255.0.0.255</w:t>
            </w:r>
          </w:p>
          <w:p w14:paraId="320237CC" w14:textId="77777777" w:rsidR="000E4481" w:rsidRDefault="000E4481" w:rsidP="000E4481">
            <w:r>
              <w:t>DNS: 10.10.10.100</w:t>
            </w:r>
          </w:p>
        </w:tc>
        <w:tc>
          <w:tcPr>
            <w:tcW w:w="2270" w:type="dxa"/>
          </w:tcPr>
          <w:p w14:paraId="1A2356FE" w14:textId="77777777" w:rsidR="006C0854" w:rsidRDefault="006C0854" w:rsidP="00764D9E">
            <w:r>
              <w:t xml:space="preserve">Client machine of </w:t>
            </w:r>
            <w:proofErr w:type="spellStart"/>
            <w:r>
              <w:t>widgetllc</w:t>
            </w:r>
            <w:proofErr w:type="spellEnd"/>
            <w:r>
              <w:t xml:space="preserve"> domain</w:t>
            </w:r>
          </w:p>
        </w:tc>
      </w:tr>
      <w:tr w:rsidR="006C0854" w14:paraId="17738175" w14:textId="77777777" w:rsidTr="00DA1B1F">
        <w:tc>
          <w:tcPr>
            <w:tcW w:w="2299" w:type="dxa"/>
          </w:tcPr>
          <w:p w14:paraId="4C58ADF5" w14:textId="77777777" w:rsidR="006C0854" w:rsidRDefault="006C0854" w:rsidP="00764D9E">
            <w:r>
              <w:t>7</w:t>
            </w:r>
          </w:p>
        </w:tc>
        <w:tc>
          <w:tcPr>
            <w:tcW w:w="2403" w:type="dxa"/>
          </w:tcPr>
          <w:p w14:paraId="01165B29" w14:textId="77777777" w:rsidR="006C0854" w:rsidRDefault="006C0854" w:rsidP="00764D9E">
            <w:r>
              <w:t>Client05</w:t>
            </w:r>
          </w:p>
        </w:tc>
        <w:tc>
          <w:tcPr>
            <w:tcW w:w="2270" w:type="dxa"/>
          </w:tcPr>
          <w:p w14:paraId="51B3EE7D" w14:textId="77777777" w:rsidR="006C0854" w:rsidRDefault="00454FC6" w:rsidP="00190401">
            <w:r>
              <w:t>10.10.10.107</w:t>
            </w:r>
          </w:p>
          <w:p w14:paraId="7ED10CE5" w14:textId="77777777" w:rsidR="000E4481" w:rsidRDefault="000E4481" w:rsidP="000E4481">
            <w:r>
              <w:t>Netmask :255.0.0.255</w:t>
            </w:r>
          </w:p>
          <w:p w14:paraId="34E8B08B" w14:textId="77777777" w:rsidR="000E4481" w:rsidRDefault="000E4481" w:rsidP="000E4481">
            <w:r>
              <w:t>DNS: 10.10.10.100</w:t>
            </w:r>
          </w:p>
        </w:tc>
        <w:tc>
          <w:tcPr>
            <w:tcW w:w="2270" w:type="dxa"/>
          </w:tcPr>
          <w:p w14:paraId="5DC98801" w14:textId="77777777" w:rsidR="006C0854" w:rsidRDefault="006C0854" w:rsidP="00764D9E">
            <w:r>
              <w:t xml:space="preserve">Client machine of </w:t>
            </w:r>
            <w:proofErr w:type="spellStart"/>
            <w:r>
              <w:t>widgetllc</w:t>
            </w:r>
            <w:proofErr w:type="spellEnd"/>
            <w: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60DD26DB" w14:textId="77777777" w:rsidR="003723A2" w:rsidRPr="00E42E07" w:rsidRDefault="00764D9E" w:rsidP="00764D9E">
      <w:pPr>
        <w:rPr>
          <w:rFonts w:cstheme="minorHAnsi"/>
          <w:sz w:val="24"/>
          <w:szCs w:val="24"/>
        </w:rPr>
      </w:pPr>
      <w:r w:rsidRPr="00E42E07">
        <w:rPr>
          <w:rFonts w:cstheme="minorHAnsi"/>
          <w:sz w:val="24"/>
          <w:szCs w:val="24"/>
        </w:rPr>
        <w:t xml:space="preserve">Restart and sign in to the system with the Administrator account. After some time, the Server Manager console will display. 4. Open the Run dialog box, type </w:t>
      </w:r>
      <w:proofErr w:type="spellStart"/>
      <w:r w:rsidRPr="00E42E07">
        <w:rPr>
          <w:rFonts w:cstheme="minorHAnsi"/>
          <w:sz w:val="24"/>
          <w:szCs w:val="24"/>
        </w:rPr>
        <w:t>ncpa.cpl</w:t>
      </w:r>
      <w:proofErr w:type="spellEnd"/>
      <w:r w:rsidRPr="00E42E07">
        <w:rPr>
          <w:rFonts w:cstheme="minorHAnsi"/>
          <w:sz w:val="24"/>
          <w:szCs w:val="24"/>
        </w:rPr>
        <w:t xml:space="preserve">, and then press Enter. 5. Select and right-click the active network adapter, and then select Properties. 6. </w:t>
      </w:r>
      <w:proofErr w:type="gramStart"/>
      <w:r w:rsidRPr="00E42E07">
        <w:rPr>
          <w:rFonts w:cstheme="minorHAnsi"/>
          <w:sz w:val="24"/>
          <w:szCs w:val="24"/>
        </w:rPr>
        <w:t>Set</w:t>
      </w:r>
      <w:proofErr w:type="gramEnd"/>
      <w:r w:rsidRPr="00E42E07">
        <w:rPr>
          <w:rFonts w:cstheme="minorHAnsi"/>
          <w:sz w:val="24"/>
          <w:szCs w:val="24"/>
        </w:rPr>
        <w:t xml:space="preserve"> the following TCP/IP settings: IP address: 10.0.0.100. Subnet mask: 255.0.0.0. Default gateway: 10.0.0.1. Preferred DNS server: 10.0.0.100</w:t>
      </w:r>
      <w:r w:rsidR="003723A2" w:rsidRPr="00E42E07">
        <w:rPr>
          <w:rFonts w:cstheme="minorHAnsi"/>
          <w:sz w:val="24"/>
          <w:szCs w:val="24"/>
        </w:rPr>
        <w:t xml:space="preserve">The following features </w:t>
      </w:r>
      <w:proofErr w:type="gramStart"/>
      <w:r w:rsidR="003723A2" w:rsidRPr="00E42E07">
        <w:rPr>
          <w:rFonts w:cstheme="minorHAnsi"/>
          <w:sz w:val="24"/>
          <w:szCs w:val="24"/>
        </w:rPr>
        <w:t>are</w:t>
      </w:r>
      <w:proofErr w:type="gramEnd"/>
      <w:r w:rsidR="003723A2" w:rsidRPr="00E42E07">
        <w:rPr>
          <w:rFonts w:cstheme="minorHAnsi"/>
          <w:sz w:val="24"/>
          <w:szCs w:val="24"/>
        </w:rPr>
        <w:t xml:space="preserve"> proposed:</w:t>
      </w:r>
    </w:p>
    <w:p w14:paraId="1F2878F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 xml:space="preserve">The stakeholders require a more secure login system to prevent attacks from internal and external actors. </w:t>
      </w:r>
    </w:p>
    <w:p w14:paraId="6EB4D080"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provide a password along with a pin generated by the dongle to login to the network system.</w:t>
      </w:r>
    </w:p>
    <w:p w14:paraId="29AFB09E"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harden the network system and help protect assets and intellectual property from attacks.</w:t>
      </w:r>
    </w:p>
    <w:p w14:paraId="54176973"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Users will not be impacted except for an extra 5 seconds to input the pin to login.</w:t>
      </w:r>
    </w:p>
    <w:p w14:paraId="213548A1"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e only cost incurred by the stakeholders will be the purchase of the dongle</w:t>
      </w:r>
    </w:p>
    <w:p w14:paraId="143018E4" w14:textId="77777777" w:rsidR="003723A2" w:rsidRPr="00E42E07" w:rsidRDefault="003723A2" w:rsidP="003723A2">
      <w:pPr>
        <w:pStyle w:val="ListParagraph"/>
        <w:numPr>
          <w:ilvl w:val="0"/>
          <w:numId w:val="2"/>
        </w:numPr>
        <w:spacing w:after="160" w:line="256" w:lineRule="auto"/>
        <w:jc w:val="both"/>
        <w:rPr>
          <w:rFonts w:cstheme="minorHAnsi"/>
          <w:sz w:val="24"/>
          <w:szCs w:val="24"/>
        </w:rPr>
      </w:pPr>
      <w:r w:rsidRPr="00E42E07">
        <w:rPr>
          <w:rFonts w:cstheme="minorHAnsi"/>
          <w:sz w:val="24"/>
          <w:szCs w:val="24"/>
        </w:rPr>
        <w:t>This solution will only require existing IT personnel to implement the change necessary on the server side to include the scripting to allow authentication for user logins.</w:t>
      </w:r>
    </w:p>
    <w:p w14:paraId="1437927C" w14:textId="77777777" w:rsidR="003723A2" w:rsidRPr="00E42E07" w:rsidRDefault="003723A2" w:rsidP="003723A2">
      <w:pPr>
        <w:pStyle w:val="Heading2"/>
        <w:jc w:val="both"/>
        <w:rPr>
          <w:rFonts w:asciiTheme="minorHAnsi" w:hAnsiTheme="minorHAnsi" w:cstheme="minorHAnsi"/>
          <w:b w:val="0"/>
          <w:bCs w:val="0"/>
          <w:color w:val="auto"/>
          <w:sz w:val="24"/>
          <w:szCs w:val="24"/>
          <w:lang w:val="en-US"/>
        </w:rPr>
      </w:pPr>
      <w:bookmarkStart w:id="5" w:name="_Toc4249726"/>
      <w:r w:rsidRPr="00E42E07">
        <w:rPr>
          <w:rFonts w:asciiTheme="minorHAnsi" w:hAnsiTheme="minorHAnsi" w:cstheme="minorHAnsi"/>
          <w:b w:val="0"/>
          <w:bCs w:val="0"/>
          <w:color w:val="auto"/>
          <w:sz w:val="24"/>
          <w:szCs w:val="24"/>
          <w:lang w:val="en-US"/>
        </w:rPr>
        <w:t>This project will be implemented over a period of 18 weeks from January 10 2022 and is expected to be completed by 26 June 2022</w:t>
      </w:r>
      <w:r w:rsidR="00A52D01" w:rsidRPr="00E42E07">
        <w:rPr>
          <w:rFonts w:asciiTheme="minorHAnsi" w:hAnsiTheme="minorHAnsi" w:cstheme="minorHAnsi"/>
          <w:b w:val="0"/>
          <w:bCs w:val="0"/>
          <w:color w:val="auto"/>
          <w:sz w:val="24"/>
          <w:szCs w:val="24"/>
          <w:lang w:val="en-US"/>
        </w:rPr>
        <w:t xml:space="preserve"> </w:t>
      </w:r>
      <w:r w:rsidR="00AB3EED" w:rsidRPr="00E42E07">
        <w:rPr>
          <w:rFonts w:asciiTheme="minorHAnsi" w:hAnsiTheme="minorHAnsi" w:cstheme="minorHAnsi"/>
          <w:b w:val="0"/>
          <w:bCs w:val="0"/>
          <w:color w:val="auto"/>
          <w:sz w:val="24"/>
          <w:szCs w:val="24"/>
          <w:lang w:val="en-US"/>
        </w:rPr>
        <w:fldChar w:fldCharType="begin"/>
      </w:r>
      <w:r w:rsidR="00A52D01" w:rsidRPr="00E42E07">
        <w:rPr>
          <w:rFonts w:asciiTheme="minorHAnsi" w:hAnsiTheme="minorHAnsi" w:cstheme="minorHAnsi"/>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AB3EED" w:rsidRPr="00E42E07">
        <w:rPr>
          <w:rFonts w:asciiTheme="minorHAnsi" w:hAnsiTheme="minorHAnsi" w:cstheme="minorHAnsi"/>
          <w:b w:val="0"/>
          <w:bCs w:val="0"/>
          <w:color w:val="auto"/>
          <w:sz w:val="24"/>
          <w:szCs w:val="24"/>
          <w:lang w:val="en-US"/>
        </w:rPr>
        <w:fldChar w:fldCharType="separate"/>
      </w:r>
      <w:r w:rsidR="00A52D01" w:rsidRPr="00E42E07">
        <w:rPr>
          <w:rFonts w:asciiTheme="minorHAnsi" w:hAnsiTheme="minorHAnsi" w:cstheme="minorHAnsi"/>
          <w:b w:val="0"/>
          <w:bCs w:val="0"/>
          <w:noProof/>
          <w:color w:val="auto"/>
          <w:sz w:val="24"/>
          <w:szCs w:val="24"/>
          <w:lang w:val="en-US"/>
        </w:rPr>
        <w:t>(Parker, 2022)</w:t>
      </w:r>
      <w:r w:rsidR="00AB3EED" w:rsidRPr="00E42E07">
        <w:rPr>
          <w:rFonts w:asciiTheme="minorHAnsi" w:hAnsiTheme="minorHAnsi" w:cstheme="minorHAnsi"/>
          <w:b w:val="0"/>
          <w:bCs w:val="0"/>
          <w:color w:val="auto"/>
          <w:sz w:val="24"/>
          <w:szCs w:val="24"/>
          <w:lang w:val="en-US"/>
        </w:rPr>
        <w:fldChar w:fldCharType="end"/>
      </w:r>
      <w:r w:rsidRPr="00E42E07">
        <w:rPr>
          <w:rFonts w:asciiTheme="minorHAnsi" w:hAnsiTheme="minorHAnsi" w:cstheme="minorHAnsi"/>
          <w:b w:val="0"/>
          <w:bCs w:val="0"/>
          <w:color w:val="auto"/>
          <w:sz w:val="24"/>
          <w:szCs w:val="24"/>
          <w:lang w:val="en-US"/>
        </w:rPr>
        <w:t>.</w:t>
      </w:r>
      <w:bookmarkEnd w:id="5"/>
    </w:p>
    <w:p w14:paraId="32FB669B" w14:textId="77777777" w:rsidR="003723A2" w:rsidRPr="00E42E07" w:rsidRDefault="003723A2" w:rsidP="003723A2">
      <w:pPr>
        <w:rPr>
          <w:rFonts w:cstheme="minorHAnsi"/>
          <w:sz w:val="24"/>
          <w:szCs w:val="24"/>
          <w:lang w:val="en-US" w:eastAsia="en-US"/>
        </w:rPr>
      </w:pPr>
    </w:p>
    <w:p w14:paraId="719C0DB1"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14:paraId="0AC620C9"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t>Current IT department employees will be provided by the company eliminating any new costs to the project.</w:t>
      </w:r>
    </w:p>
    <w:p w14:paraId="6DE47EA2" w14:textId="77777777" w:rsidR="003723A2" w:rsidRPr="00E42E07" w:rsidRDefault="003723A2" w:rsidP="003723A2">
      <w:pPr>
        <w:rPr>
          <w:rFonts w:cstheme="minorHAnsi"/>
          <w:sz w:val="24"/>
          <w:szCs w:val="24"/>
          <w:lang w:val="en-US" w:eastAsia="en-US"/>
        </w:rPr>
      </w:pPr>
      <w:r w:rsidRPr="00E42E07">
        <w:rPr>
          <w:rFonts w:cstheme="minorHAnsi"/>
          <w:sz w:val="24"/>
          <w:szCs w:val="24"/>
          <w:lang w:val="en-US" w:eastAsia="en-US"/>
        </w:rPr>
        <w:lastRenderedPageBreak/>
        <w:t xml:space="preserve">A video presentation will be created in order to show the stakeholders how the new system will operate and the new login process will only add around 5 seconds to the current login time. </w:t>
      </w:r>
    </w:p>
    <w:p w14:paraId="71DAEEDB" w14:textId="77777777" w:rsidR="003723A2" w:rsidRPr="00E42E07" w:rsidRDefault="003723A2" w:rsidP="003723A2">
      <w:pPr>
        <w:rPr>
          <w:rFonts w:cstheme="minorHAnsi"/>
          <w:sz w:val="24"/>
          <w:szCs w:val="24"/>
        </w:rPr>
      </w:pPr>
      <w:r w:rsidRPr="00E42E07">
        <w:rPr>
          <w:rFonts w:cstheme="minorHAnsi"/>
          <w:sz w:val="24"/>
          <w:szCs w:val="24"/>
        </w:rPr>
        <w:t>Training users will only include a short explanation of how to use the new dongle to generate the pin which expires in 5 seconds and a new pin is generated to operate in sync with the authentication server.</w:t>
      </w:r>
    </w:p>
    <w:p w14:paraId="08D8B9EB" w14:textId="334B10AE" w:rsidR="00420C86" w:rsidRDefault="00A7738A" w:rsidP="00632557">
      <w:pPr>
        <w:pStyle w:val="Heading2"/>
      </w:pPr>
      <w:bookmarkStart w:id="6" w:name="_Toc99127492"/>
      <w:r>
        <w:t>Testing</w:t>
      </w:r>
      <w:r w:rsidR="004573E3">
        <w:t>/Revision Log</w:t>
      </w:r>
      <w:bookmarkEnd w:id="6"/>
      <w:r w:rsidR="00927C3B">
        <w:br/>
      </w:r>
    </w:p>
    <w:tbl>
      <w:tblPr>
        <w:tblStyle w:val="TableGrid"/>
        <w:tblW w:w="9606" w:type="dxa"/>
        <w:tblLook w:val="04A0" w:firstRow="1" w:lastRow="0" w:firstColumn="1" w:lastColumn="0" w:noHBand="0" w:noVBand="1"/>
      </w:tblPr>
      <w:tblGrid>
        <w:gridCol w:w="2310"/>
        <w:gridCol w:w="2310"/>
        <w:gridCol w:w="2311"/>
        <w:gridCol w:w="2675"/>
      </w:tblGrid>
      <w:tr w:rsidR="00BB32A2" w14:paraId="6BDA5487" w14:textId="77777777" w:rsidTr="00590E4D">
        <w:tc>
          <w:tcPr>
            <w:tcW w:w="2310" w:type="dxa"/>
          </w:tcPr>
          <w:p w14:paraId="7D6117AD" w14:textId="60E9A457" w:rsidR="00E0466E" w:rsidRPr="00E42E07" w:rsidRDefault="00927C3B" w:rsidP="00E0466E">
            <w:pPr>
              <w:rPr>
                <w:rFonts w:cstheme="minorHAnsi"/>
                <w:b/>
                <w:sz w:val="24"/>
                <w:szCs w:val="24"/>
              </w:rPr>
            </w:pPr>
            <w:r w:rsidRPr="00E42E07">
              <w:rPr>
                <w:rFonts w:cstheme="minorHAnsi"/>
                <w:b/>
                <w:sz w:val="24"/>
                <w:szCs w:val="24"/>
              </w:rPr>
              <w:t>Item</w:t>
            </w:r>
          </w:p>
        </w:tc>
        <w:tc>
          <w:tcPr>
            <w:tcW w:w="2310" w:type="dxa"/>
          </w:tcPr>
          <w:p w14:paraId="10D6479B"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Action</w:t>
            </w:r>
          </w:p>
        </w:tc>
        <w:tc>
          <w:tcPr>
            <w:tcW w:w="2311" w:type="dxa"/>
          </w:tcPr>
          <w:p w14:paraId="0785AD40"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Steps performed </w:t>
            </w:r>
          </w:p>
        </w:tc>
        <w:tc>
          <w:tcPr>
            <w:tcW w:w="2675" w:type="dxa"/>
          </w:tcPr>
          <w:p w14:paraId="2E541C9C" w14:textId="77777777" w:rsidR="00E0466E" w:rsidRPr="00E42E07" w:rsidRDefault="00E0466E" w:rsidP="00E0466E">
            <w:pPr>
              <w:rPr>
                <w:rFonts w:cstheme="minorHAnsi"/>
                <w:sz w:val="24"/>
                <w:szCs w:val="24"/>
              </w:rPr>
            </w:pPr>
            <w:r w:rsidRPr="00E42E07">
              <w:rPr>
                <w:rFonts w:eastAsia="Times New Roman" w:cstheme="minorHAnsi"/>
                <w:b/>
                <w:bCs/>
                <w:color w:val="333333"/>
                <w:sz w:val="24"/>
                <w:szCs w:val="24"/>
              </w:rPr>
              <w:t>Results (If any) </w:t>
            </w:r>
          </w:p>
        </w:tc>
      </w:tr>
      <w:tr w:rsidR="00BB32A2" w14:paraId="3098F725" w14:textId="77777777" w:rsidTr="00590E4D">
        <w:tc>
          <w:tcPr>
            <w:tcW w:w="2310" w:type="dxa"/>
          </w:tcPr>
          <w:p w14:paraId="31E9A04D" w14:textId="77777777" w:rsidR="00E0466E" w:rsidRPr="00E42E07" w:rsidRDefault="003377C2" w:rsidP="00E0466E">
            <w:pPr>
              <w:rPr>
                <w:rFonts w:cstheme="minorHAnsi"/>
                <w:sz w:val="24"/>
                <w:szCs w:val="24"/>
              </w:rPr>
            </w:pPr>
            <w:r w:rsidRPr="00E42E07">
              <w:rPr>
                <w:rFonts w:cstheme="minorHAnsi"/>
                <w:sz w:val="24"/>
                <w:szCs w:val="24"/>
              </w:rPr>
              <w:t>1</w:t>
            </w:r>
          </w:p>
        </w:tc>
        <w:tc>
          <w:tcPr>
            <w:tcW w:w="2310" w:type="dxa"/>
          </w:tcPr>
          <w:p w14:paraId="6AB77B1E" w14:textId="77777777" w:rsidR="00E0466E" w:rsidRPr="00E42E07" w:rsidRDefault="003377C2" w:rsidP="00E0466E">
            <w:pPr>
              <w:rPr>
                <w:rFonts w:cstheme="minorHAnsi"/>
                <w:sz w:val="24"/>
                <w:szCs w:val="24"/>
              </w:rPr>
            </w:pPr>
            <w:r w:rsidRPr="00E42E07">
              <w:rPr>
                <w:rFonts w:eastAsia="Times New Roman" w:cstheme="minorHAnsi"/>
                <w:color w:val="333333"/>
                <w:sz w:val="24"/>
                <w:szCs w:val="24"/>
              </w:rPr>
              <w:t xml:space="preserve">Install Windows Server 2022 in </w:t>
            </w:r>
            <w:r w:rsidR="00E0466E" w:rsidRPr="00E42E07">
              <w:rPr>
                <w:rFonts w:eastAsia="Times New Roman" w:cstheme="minorHAnsi"/>
                <w:color w:val="333333"/>
                <w:sz w:val="24"/>
                <w:szCs w:val="24"/>
              </w:rPr>
              <w:t>VM </w:t>
            </w:r>
            <w:r w:rsidRPr="00E42E07">
              <w:rPr>
                <w:rFonts w:eastAsia="Times New Roman" w:cstheme="minorHAnsi"/>
                <w:color w:val="333333"/>
                <w:sz w:val="24"/>
                <w:szCs w:val="24"/>
              </w:rPr>
              <w:t xml:space="preserve">Ware </w:t>
            </w:r>
            <w:r w:rsidR="00BB32A2" w:rsidRPr="00E42E07">
              <w:rPr>
                <w:rFonts w:eastAsia="Times New Roman" w:cstheme="minorHAnsi"/>
                <w:color w:val="333333"/>
                <w:sz w:val="24"/>
                <w:szCs w:val="24"/>
              </w:rPr>
              <w:t>as Domain Controller 1(DC01)</w:t>
            </w:r>
          </w:p>
        </w:tc>
        <w:tc>
          <w:tcPr>
            <w:tcW w:w="2311" w:type="dxa"/>
          </w:tcPr>
          <w:p w14:paraId="1BFB233D" w14:textId="77777777" w:rsidR="00E0466E" w:rsidRPr="00E42E07" w:rsidRDefault="003377C2" w:rsidP="003377C2">
            <w:pPr>
              <w:rPr>
                <w:rFonts w:cstheme="minorHAnsi"/>
                <w:sz w:val="24"/>
                <w:szCs w:val="24"/>
              </w:rPr>
            </w:pPr>
            <w:r w:rsidRPr="00E42E07">
              <w:rPr>
                <w:rFonts w:eastAsia="Times New Roman" w:cstheme="minorHAnsi"/>
                <w:color w:val="333333"/>
                <w:sz w:val="24"/>
                <w:szCs w:val="24"/>
              </w:rPr>
              <w:t>Opened VM ware on Host Dell 9010</w:t>
            </w:r>
            <w:r w:rsidR="00E0466E" w:rsidRPr="00E42E07">
              <w:rPr>
                <w:rFonts w:eastAsia="Times New Roman" w:cstheme="minorHAnsi"/>
                <w:color w:val="333333"/>
                <w:sz w:val="24"/>
                <w:szCs w:val="24"/>
              </w:rPr>
              <w:t>  </w:t>
            </w:r>
          </w:p>
        </w:tc>
        <w:tc>
          <w:tcPr>
            <w:tcW w:w="2675" w:type="dxa"/>
          </w:tcPr>
          <w:p w14:paraId="0C839FDF" w14:textId="77777777" w:rsidR="00E0466E" w:rsidRPr="00E42E07" w:rsidRDefault="003377C2" w:rsidP="003377C2">
            <w:pPr>
              <w:rPr>
                <w:rFonts w:cstheme="minorHAnsi"/>
                <w:sz w:val="24"/>
                <w:szCs w:val="24"/>
              </w:rPr>
            </w:pPr>
            <w:r w:rsidRPr="00E42E07">
              <w:rPr>
                <w:rFonts w:eastAsia="Times New Roman" w:cstheme="minorHAnsi"/>
                <w:color w:val="333333"/>
                <w:sz w:val="24"/>
                <w:szCs w:val="24"/>
              </w:rPr>
              <w:t xml:space="preserve">VM </w:t>
            </w:r>
            <w:r w:rsidR="00BB32A2" w:rsidRPr="00E42E07">
              <w:rPr>
                <w:rFonts w:eastAsia="Times New Roman" w:cstheme="minorHAnsi"/>
                <w:color w:val="333333"/>
                <w:sz w:val="24"/>
                <w:szCs w:val="24"/>
              </w:rPr>
              <w:t xml:space="preserve">workstation </w:t>
            </w:r>
            <w:r w:rsidRPr="00E42E07">
              <w:rPr>
                <w:rFonts w:eastAsia="Times New Roman" w:cstheme="minorHAnsi"/>
                <w:color w:val="333333"/>
                <w:sz w:val="24"/>
                <w:szCs w:val="24"/>
              </w:rPr>
              <w:t>i</w:t>
            </w:r>
            <w:r w:rsidR="00E0466E" w:rsidRPr="00E42E07">
              <w:rPr>
                <w:rFonts w:eastAsia="Times New Roman" w:cstheme="minorHAnsi"/>
                <w:color w:val="333333"/>
                <w:sz w:val="24"/>
                <w:szCs w:val="24"/>
              </w:rPr>
              <w:t>nitialised</w:t>
            </w:r>
          </w:p>
        </w:tc>
      </w:tr>
      <w:tr w:rsidR="00BB32A2" w14:paraId="5CED2A92" w14:textId="77777777" w:rsidTr="00590E4D">
        <w:tc>
          <w:tcPr>
            <w:tcW w:w="2310" w:type="dxa"/>
          </w:tcPr>
          <w:p w14:paraId="774E04B4" w14:textId="77777777" w:rsidR="00E0466E" w:rsidRPr="00E42E07" w:rsidRDefault="003377C2" w:rsidP="00E0466E">
            <w:pPr>
              <w:rPr>
                <w:rFonts w:cstheme="minorHAnsi"/>
                <w:sz w:val="24"/>
                <w:szCs w:val="24"/>
              </w:rPr>
            </w:pPr>
            <w:r w:rsidRPr="00E42E07">
              <w:rPr>
                <w:rFonts w:cstheme="minorHAnsi"/>
                <w:sz w:val="24"/>
                <w:szCs w:val="24"/>
              </w:rPr>
              <w:t>2</w:t>
            </w:r>
          </w:p>
        </w:tc>
        <w:tc>
          <w:tcPr>
            <w:tcW w:w="2310" w:type="dxa"/>
          </w:tcPr>
          <w:p w14:paraId="07176B6C" w14:textId="77777777" w:rsidR="00E0466E" w:rsidRPr="00E42E07" w:rsidRDefault="00BB32A2" w:rsidP="00E0466E">
            <w:pPr>
              <w:rPr>
                <w:rFonts w:cstheme="minorHAnsi"/>
                <w:sz w:val="24"/>
                <w:szCs w:val="24"/>
              </w:rPr>
            </w:pPr>
            <w:r w:rsidRPr="00E42E07">
              <w:rPr>
                <w:rFonts w:eastAsia="Times New Roman" w:cstheme="minorHAnsi"/>
                <w:color w:val="333333"/>
                <w:sz w:val="24"/>
                <w:szCs w:val="24"/>
              </w:rPr>
              <w:t xml:space="preserve">Promote Server DC01 with Active Directory Services </w:t>
            </w:r>
          </w:p>
        </w:tc>
        <w:tc>
          <w:tcPr>
            <w:tcW w:w="2311" w:type="dxa"/>
          </w:tcPr>
          <w:p w14:paraId="2880D5CB" w14:textId="77777777" w:rsidR="00E0466E" w:rsidRPr="00E42E07" w:rsidRDefault="00E71BD4" w:rsidP="00E0466E">
            <w:pPr>
              <w:rPr>
                <w:rFonts w:cstheme="minorHAnsi"/>
                <w:sz w:val="24"/>
                <w:szCs w:val="24"/>
              </w:rPr>
            </w:pPr>
            <w:r w:rsidRPr="00E42E07">
              <w:rPr>
                <w:rFonts w:eastAsia="Times New Roman" w:cstheme="minorHAnsi"/>
                <w:color w:val="333333"/>
                <w:sz w:val="24"/>
                <w:szCs w:val="24"/>
              </w:rPr>
              <w:t xml:space="preserve">Promote DC01 primary DC in </w:t>
            </w:r>
            <w:proofErr w:type="spellStart"/>
            <w:r w:rsidRPr="00E42E07">
              <w:rPr>
                <w:rFonts w:eastAsia="Times New Roman" w:cstheme="minorHAnsi"/>
                <w:color w:val="333333"/>
                <w:sz w:val="24"/>
                <w:szCs w:val="24"/>
              </w:rPr>
              <w:t>widgetllc</w:t>
            </w:r>
            <w:proofErr w:type="spellEnd"/>
            <w:r w:rsidRPr="00E42E07">
              <w:rPr>
                <w:rFonts w:eastAsia="Times New Roman" w:cstheme="minorHAnsi"/>
                <w:color w:val="333333"/>
                <w:sz w:val="24"/>
                <w:szCs w:val="24"/>
              </w:rPr>
              <w:t xml:space="preserve"> forest</w:t>
            </w:r>
            <w:r w:rsidR="00E0466E" w:rsidRPr="00E42E07">
              <w:rPr>
                <w:rFonts w:eastAsia="Times New Roman" w:cstheme="minorHAnsi"/>
                <w:color w:val="333333"/>
                <w:sz w:val="24"/>
                <w:szCs w:val="24"/>
              </w:rPr>
              <w:t> </w:t>
            </w:r>
          </w:p>
        </w:tc>
        <w:tc>
          <w:tcPr>
            <w:tcW w:w="2675" w:type="dxa"/>
          </w:tcPr>
          <w:p w14:paraId="71969221" w14:textId="77777777" w:rsidR="00E71BD4" w:rsidRPr="00E42E07" w:rsidRDefault="00E71BD4" w:rsidP="00E71BD4">
            <w:pPr>
              <w:rPr>
                <w:rFonts w:eastAsia="Times New Roman" w:cstheme="minorHAnsi"/>
                <w:color w:val="333333"/>
                <w:sz w:val="24"/>
                <w:szCs w:val="24"/>
              </w:rPr>
            </w:pPr>
            <w:r w:rsidRPr="00E42E07">
              <w:rPr>
                <w:rFonts w:eastAsia="Times New Roman" w:cstheme="minorHAnsi"/>
                <w:color w:val="333333"/>
                <w:sz w:val="24"/>
                <w:szCs w:val="24"/>
              </w:rPr>
              <w:t>IP address: 10.10.10.101</w:t>
            </w:r>
            <w:r w:rsidRPr="00E42E07">
              <w:rPr>
                <w:rFonts w:eastAsia="Times New Roman" w:cstheme="minorHAnsi"/>
                <w:color w:val="333333"/>
                <w:sz w:val="24"/>
                <w:szCs w:val="24"/>
              </w:rPr>
              <w:br/>
              <w:t>Subnet mas</w:t>
            </w:r>
            <w:r w:rsidR="00E0466E" w:rsidRPr="00E42E07">
              <w:rPr>
                <w:rFonts w:eastAsia="Times New Roman" w:cstheme="minorHAnsi"/>
                <w:color w:val="333333"/>
                <w:sz w:val="24"/>
                <w:szCs w:val="24"/>
              </w:rPr>
              <w:t>k:</w:t>
            </w:r>
            <w:r w:rsidRPr="00E42E07">
              <w:rPr>
                <w:rFonts w:eastAsia="Times New Roman" w:cstheme="minorHAnsi"/>
                <w:color w:val="333333"/>
                <w:sz w:val="24"/>
                <w:szCs w:val="24"/>
              </w:rPr>
              <w:t xml:space="preserve"> </w:t>
            </w:r>
            <w:r w:rsidR="00E0466E" w:rsidRPr="00E42E07">
              <w:rPr>
                <w:rFonts w:eastAsia="Times New Roman" w:cstheme="minorHAnsi"/>
                <w:color w:val="333333"/>
                <w:sz w:val="24"/>
                <w:szCs w:val="24"/>
              </w:rPr>
              <w:t>255.</w:t>
            </w:r>
            <w:r w:rsidRPr="00E42E07">
              <w:rPr>
                <w:rFonts w:eastAsia="Times New Roman" w:cstheme="minorHAnsi"/>
                <w:color w:val="333333"/>
                <w:sz w:val="24"/>
                <w:szCs w:val="24"/>
              </w:rPr>
              <w:t>0</w:t>
            </w:r>
            <w:r w:rsidR="00E0466E" w:rsidRPr="00E42E07">
              <w:rPr>
                <w:rFonts w:eastAsia="Times New Roman" w:cstheme="minorHAnsi"/>
                <w:color w:val="333333"/>
                <w:sz w:val="24"/>
                <w:szCs w:val="24"/>
              </w:rPr>
              <w:t>.</w:t>
            </w:r>
            <w:r w:rsidRPr="00E42E07">
              <w:rPr>
                <w:rFonts w:eastAsia="Times New Roman" w:cstheme="minorHAnsi"/>
                <w:color w:val="333333"/>
                <w:sz w:val="24"/>
                <w:szCs w:val="24"/>
              </w:rPr>
              <w:t>0.0 </w:t>
            </w:r>
          </w:p>
          <w:p w14:paraId="3870DD79" w14:textId="4C9B7773" w:rsidR="00E0466E" w:rsidRPr="00E42E07" w:rsidRDefault="00E71BD4" w:rsidP="00E71BD4">
            <w:pPr>
              <w:rPr>
                <w:rFonts w:cstheme="minorHAnsi"/>
                <w:sz w:val="24"/>
                <w:szCs w:val="24"/>
              </w:rPr>
            </w:pPr>
            <w:r w:rsidRPr="00E42E07">
              <w:rPr>
                <w:rFonts w:eastAsia="Times New Roman" w:cstheme="minorHAnsi"/>
                <w:color w:val="333333"/>
                <w:sz w:val="24"/>
                <w:szCs w:val="24"/>
              </w:rPr>
              <w:t>DNS: 10.10.10.100</w:t>
            </w:r>
          </w:p>
        </w:tc>
      </w:tr>
      <w:tr w:rsidR="00BB32A2" w14:paraId="0E81CA1C" w14:textId="77777777" w:rsidTr="00590E4D">
        <w:tc>
          <w:tcPr>
            <w:tcW w:w="2310" w:type="dxa"/>
          </w:tcPr>
          <w:p w14:paraId="1187050C" w14:textId="77777777" w:rsidR="00E0466E" w:rsidRPr="00E42E07" w:rsidRDefault="003377C2" w:rsidP="00E0466E">
            <w:pPr>
              <w:rPr>
                <w:rFonts w:cstheme="minorHAnsi"/>
                <w:color w:val="FF0000"/>
                <w:sz w:val="24"/>
                <w:szCs w:val="24"/>
              </w:rPr>
            </w:pPr>
            <w:r w:rsidRPr="00E42E07">
              <w:rPr>
                <w:rFonts w:cstheme="minorHAnsi"/>
                <w:color w:val="FF0000"/>
                <w:sz w:val="24"/>
                <w:szCs w:val="24"/>
              </w:rPr>
              <w:t>3</w:t>
            </w:r>
          </w:p>
        </w:tc>
        <w:tc>
          <w:tcPr>
            <w:tcW w:w="2310" w:type="dxa"/>
          </w:tcPr>
          <w:p w14:paraId="03D96751" w14:textId="77777777" w:rsidR="00E0466E" w:rsidRPr="00E42E07" w:rsidRDefault="00590E4D" w:rsidP="00E0466E">
            <w:pPr>
              <w:rPr>
                <w:rFonts w:cstheme="minorHAnsi"/>
                <w:color w:val="FF0000"/>
                <w:sz w:val="24"/>
                <w:szCs w:val="24"/>
              </w:rPr>
            </w:pPr>
            <w:r w:rsidRPr="00E42E07">
              <w:rPr>
                <w:rFonts w:eastAsia="Times New Roman" w:cstheme="minorHAnsi"/>
                <w:color w:val="333333"/>
                <w:sz w:val="24"/>
                <w:szCs w:val="24"/>
              </w:rPr>
              <w:t>Install Windows Server 2022 in VM Ware as Domain Controller 2 (DC02)</w:t>
            </w:r>
          </w:p>
        </w:tc>
        <w:tc>
          <w:tcPr>
            <w:tcW w:w="2311" w:type="dxa"/>
          </w:tcPr>
          <w:p w14:paraId="465D4C9E" w14:textId="77777777" w:rsidR="00E0466E" w:rsidRPr="00E42E07" w:rsidRDefault="00590E4D" w:rsidP="00E0466E">
            <w:pPr>
              <w:rPr>
                <w:rFonts w:cstheme="minorHAnsi"/>
                <w:color w:val="FF0000"/>
                <w:sz w:val="24"/>
                <w:szCs w:val="24"/>
              </w:rPr>
            </w:pPr>
            <w:r w:rsidRPr="00E42E07">
              <w:rPr>
                <w:rFonts w:eastAsia="Times New Roman" w:cstheme="minorHAnsi"/>
                <w:color w:val="333333"/>
                <w:sz w:val="24"/>
                <w:szCs w:val="24"/>
              </w:rPr>
              <w:t xml:space="preserve">Promote DC02 into the </w:t>
            </w:r>
            <w:proofErr w:type="spellStart"/>
            <w:r w:rsidRPr="00E42E07">
              <w:rPr>
                <w:rFonts w:eastAsia="Times New Roman" w:cstheme="minorHAnsi"/>
                <w:color w:val="333333"/>
                <w:sz w:val="24"/>
                <w:szCs w:val="24"/>
              </w:rPr>
              <w:t>widgetllc</w:t>
            </w:r>
            <w:proofErr w:type="spellEnd"/>
            <w:r w:rsidRPr="00E42E07">
              <w:rPr>
                <w:rFonts w:eastAsia="Times New Roman" w:cstheme="minorHAnsi"/>
                <w:color w:val="333333"/>
                <w:sz w:val="24"/>
                <w:szCs w:val="24"/>
              </w:rPr>
              <w:t xml:space="preserve"> forest </w:t>
            </w:r>
          </w:p>
        </w:tc>
        <w:tc>
          <w:tcPr>
            <w:tcW w:w="2675" w:type="dxa"/>
          </w:tcPr>
          <w:p w14:paraId="04511A1A" w14:textId="77777777" w:rsidR="00590E4D" w:rsidRPr="00E42E07" w:rsidRDefault="00590E4D" w:rsidP="00590E4D">
            <w:pPr>
              <w:rPr>
                <w:rFonts w:eastAsia="Times New Roman" w:cstheme="minorHAnsi"/>
                <w:color w:val="333333"/>
                <w:sz w:val="24"/>
                <w:szCs w:val="24"/>
              </w:rPr>
            </w:pPr>
            <w:r w:rsidRPr="00E42E07">
              <w:rPr>
                <w:rFonts w:eastAsia="Times New Roman" w:cstheme="minorHAnsi"/>
                <w:color w:val="333333"/>
                <w:sz w:val="24"/>
                <w:szCs w:val="24"/>
              </w:rPr>
              <w:t>IP address: 10.10.10.102</w:t>
            </w:r>
            <w:r w:rsidRPr="00E42E07">
              <w:rPr>
                <w:rFonts w:eastAsia="Times New Roman" w:cstheme="minorHAnsi"/>
                <w:color w:val="333333"/>
                <w:sz w:val="24"/>
                <w:szCs w:val="24"/>
              </w:rPr>
              <w:br/>
              <w:t>Subnet mask: 255.0.0.0 </w:t>
            </w:r>
          </w:p>
          <w:p w14:paraId="3662FC9C" w14:textId="77777777" w:rsidR="00E0466E" w:rsidRPr="00E42E07" w:rsidRDefault="00590E4D" w:rsidP="00590E4D">
            <w:pPr>
              <w:rPr>
                <w:rFonts w:cstheme="minorHAnsi"/>
                <w:color w:val="FF0000"/>
                <w:sz w:val="24"/>
                <w:szCs w:val="24"/>
              </w:rPr>
            </w:pPr>
            <w:r w:rsidRPr="00E42E07">
              <w:rPr>
                <w:rFonts w:eastAsia="Times New Roman" w:cstheme="minorHAnsi"/>
                <w:color w:val="333333"/>
                <w:sz w:val="24"/>
                <w:szCs w:val="24"/>
              </w:rPr>
              <w:t> DNS: 10.10.10.100</w:t>
            </w:r>
          </w:p>
        </w:tc>
      </w:tr>
      <w:tr w:rsidR="00D31A77" w14:paraId="21BCE274" w14:textId="77777777" w:rsidTr="00590E4D">
        <w:tc>
          <w:tcPr>
            <w:tcW w:w="2310" w:type="dxa"/>
          </w:tcPr>
          <w:p w14:paraId="24335B0E" w14:textId="77777777" w:rsidR="00D31A77" w:rsidRPr="00E42E07" w:rsidRDefault="00D31A77" w:rsidP="00E0466E">
            <w:pPr>
              <w:rPr>
                <w:rFonts w:cstheme="minorHAnsi"/>
                <w:color w:val="FF0000"/>
                <w:sz w:val="24"/>
                <w:szCs w:val="24"/>
              </w:rPr>
            </w:pPr>
            <w:r w:rsidRPr="00E42E07">
              <w:rPr>
                <w:rFonts w:cstheme="minorHAnsi"/>
                <w:color w:val="FF0000"/>
                <w:sz w:val="24"/>
                <w:szCs w:val="24"/>
              </w:rPr>
              <w:t>4</w:t>
            </w:r>
            <w:r w:rsidR="005C05CB" w:rsidRPr="00E42E07">
              <w:rPr>
                <w:rFonts w:cstheme="minorHAnsi"/>
                <w:color w:val="FF0000"/>
                <w:sz w:val="24"/>
                <w:szCs w:val="24"/>
              </w:rPr>
              <w:t xml:space="preserve">. </w:t>
            </w:r>
            <w:r w:rsidR="005C05CB" w:rsidRPr="00E42E07">
              <w:rPr>
                <w:rFonts w:cstheme="minorHAnsi"/>
                <w:color w:val="00B050"/>
                <w:sz w:val="24"/>
                <w:szCs w:val="24"/>
              </w:rPr>
              <w:t>09/04/2022</w:t>
            </w:r>
          </w:p>
        </w:tc>
        <w:tc>
          <w:tcPr>
            <w:tcW w:w="2310" w:type="dxa"/>
          </w:tcPr>
          <w:p w14:paraId="6138FB7B" w14:textId="77777777" w:rsidR="00D31A77" w:rsidRPr="00E42E07" w:rsidRDefault="00D31A77" w:rsidP="00E0466E">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62147DE4" w14:textId="77777777" w:rsidR="00D31A77" w:rsidRPr="00E42E07" w:rsidRDefault="00D31A77" w:rsidP="00E0466E">
            <w:pPr>
              <w:rPr>
                <w:rFonts w:eastAsia="Times New Roman" w:cstheme="minorHAnsi"/>
                <w:color w:val="FF0000"/>
                <w:sz w:val="24"/>
                <w:szCs w:val="24"/>
              </w:rPr>
            </w:pPr>
            <w:r w:rsidRPr="00E42E07">
              <w:rPr>
                <w:rFonts w:eastAsia="Times New Roman" w:cstheme="minorHAnsi"/>
                <w:color w:val="FF0000"/>
                <w:sz w:val="24"/>
                <w:szCs w:val="24"/>
              </w:rPr>
              <w:t>Press ctrl alt delete to bring up the login screen</w:t>
            </w:r>
          </w:p>
        </w:tc>
        <w:tc>
          <w:tcPr>
            <w:tcW w:w="2311" w:type="dxa"/>
          </w:tcPr>
          <w:p w14:paraId="472E765C" w14:textId="77777777" w:rsidR="00D31A77" w:rsidRPr="00E42E07" w:rsidRDefault="00276E00" w:rsidP="00E0466E">
            <w:pPr>
              <w:rPr>
                <w:rFonts w:eastAsia="Times New Roman" w:cstheme="minorHAnsi"/>
                <w:color w:val="333333"/>
                <w:sz w:val="24"/>
                <w:szCs w:val="24"/>
              </w:rPr>
            </w:pPr>
            <w:r w:rsidRPr="00E42E07">
              <w:rPr>
                <w:rFonts w:eastAsia="Times New Roman" w:cstheme="minorHAnsi"/>
                <w:color w:val="333333"/>
                <w:sz w:val="24"/>
                <w:szCs w:val="24"/>
              </w:rPr>
              <w:t>Enter your password and generated pin</w:t>
            </w:r>
          </w:p>
        </w:tc>
        <w:tc>
          <w:tcPr>
            <w:tcW w:w="2675" w:type="dxa"/>
          </w:tcPr>
          <w:p w14:paraId="5C7F7BCA" w14:textId="67DDCE47" w:rsidR="00D31A77" w:rsidRPr="00E42E07" w:rsidRDefault="00276E00" w:rsidP="00590E4D">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r>
      <w:tr w:rsidR="00D31A77" w14:paraId="1ADDF94D" w14:textId="77777777" w:rsidTr="00590E4D">
        <w:tc>
          <w:tcPr>
            <w:tcW w:w="2310" w:type="dxa"/>
          </w:tcPr>
          <w:p w14:paraId="66484F75" w14:textId="77777777" w:rsidR="00D31A77" w:rsidRPr="00E42E07" w:rsidRDefault="00D31A77" w:rsidP="00E0466E">
            <w:pPr>
              <w:rPr>
                <w:rFonts w:cstheme="minorHAnsi"/>
                <w:color w:val="FF0000"/>
                <w:sz w:val="24"/>
                <w:szCs w:val="24"/>
              </w:rPr>
            </w:pPr>
            <w:r w:rsidRPr="00E42E07">
              <w:rPr>
                <w:rFonts w:cstheme="minorHAnsi"/>
                <w:color w:val="FF0000"/>
                <w:sz w:val="24"/>
                <w:szCs w:val="24"/>
              </w:rPr>
              <w:t>5</w:t>
            </w:r>
          </w:p>
        </w:tc>
        <w:tc>
          <w:tcPr>
            <w:tcW w:w="2310" w:type="dxa"/>
          </w:tcPr>
          <w:p w14:paraId="7F1D3B1A" w14:textId="77777777" w:rsidR="00276E00" w:rsidRPr="00E42E07" w:rsidRDefault="00276E00" w:rsidP="00276E00">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1F716176" w14:textId="77777777" w:rsidR="00D31A77" w:rsidRPr="00E42E07" w:rsidRDefault="00276E00" w:rsidP="00276E00">
            <w:pPr>
              <w:rPr>
                <w:rFonts w:eastAsia="Times New Roman" w:cstheme="minorHAnsi"/>
                <w:color w:val="FF0000"/>
                <w:sz w:val="24"/>
                <w:szCs w:val="24"/>
              </w:rPr>
            </w:pPr>
            <w:r w:rsidRPr="00E42E07">
              <w:rPr>
                <w:rFonts w:eastAsia="Times New Roman" w:cstheme="minorHAnsi"/>
                <w:color w:val="FF0000"/>
                <w:sz w:val="24"/>
                <w:szCs w:val="24"/>
              </w:rPr>
              <w:t>Press ctrl alt delete to bring up the login screen</w:t>
            </w:r>
          </w:p>
        </w:tc>
        <w:tc>
          <w:tcPr>
            <w:tcW w:w="2311" w:type="dxa"/>
          </w:tcPr>
          <w:p w14:paraId="5BB4C003" w14:textId="2F4C435B" w:rsidR="00D31A77" w:rsidRPr="00E42E07" w:rsidRDefault="00276E00" w:rsidP="00E0466E">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c>
          <w:tcPr>
            <w:tcW w:w="2675" w:type="dxa"/>
          </w:tcPr>
          <w:p w14:paraId="40370C41" w14:textId="4F8270BE" w:rsidR="00D31A77" w:rsidRPr="00E42E07" w:rsidRDefault="00276E00" w:rsidP="00590E4D">
            <w:pPr>
              <w:rPr>
                <w:rFonts w:eastAsia="Times New Roman" w:cstheme="minorHAnsi"/>
                <w:color w:val="333333"/>
                <w:sz w:val="24"/>
                <w:szCs w:val="24"/>
              </w:rPr>
            </w:pPr>
            <w:r w:rsidRPr="00E42E07">
              <w:rPr>
                <w:rFonts w:eastAsia="Times New Roman" w:cstheme="minorHAnsi"/>
                <w:color w:val="333333"/>
                <w:sz w:val="24"/>
                <w:szCs w:val="24"/>
              </w:rPr>
              <w:t xml:space="preserve">Login </w:t>
            </w:r>
            <w:r w:rsidR="00EA3E01" w:rsidRPr="00E42E07">
              <w:rPr>
                <w:rFonts w:eastAsia="Times New Roman" w:cstheme="minorHAnsi"/>
                <w:color w:val="333333"/>
                <w:sz w:val="24"/>
                <w:szCs w:val="24"/>
              </w:rPr>
              <w:t>successful</w:t>
            </w:r>
          </w:p>
        </w:tc>
      </w:tr>
      <w:tr w:rsidR="00D31A77" w14:paraId="379FEA19" w14:textId="77777777" w:rsidTr="00590E4D">
        <w:tc>
          <w:tcPr>
            <w:tcW w:w="2310" w:type="dxa"/>
          </w:tcPr>
          <w:p w14:paraId="50B1B0B9" w14:textId="2BBBC133" w:rsidR="00D31A77" w:rsidRPr="00E42E07" w:rsidRDefault="00D31A77" w:rsidP="00E0466E">
            <w:pPr>
              <w:rPr>
                <w:rFonts w:cstheme="minorHAnsi"/>
                <w:color w:val="FF0000"/>
                <w:sz w:val="24"/>
                <w:szCs w:val="24"/>
              </w:rPr>
            </w:pPr>
            <w:r w:rsidRPr="00E42E07">
              <w:rPr>
                <w:rFonts w:cstheme="minorHAnsi"/>
                <w:color w:val="FF0000"/>
                <w:sz w:val="24"/>
                <w:szCs w:val="24"/>
              </w:rPr>
              <w:t>6</w:t>
            </w:r>
            <w:r w:rsidR="00EA3E01" w:rsidRPr="00E42E07">
              <w:rPr>
                <w:rFonts w:cstheme="minorHAnsi"/>
                <w:color w:val="FF0000"/>
                <w:sz w:val="24"/>
                <w:szCs w:val="24"/>
              </w:rPr>
              <w:t xml:space="preserve"> 10/04/2022</w:t>
            </w:r>
          </w:p>
        </w:tc>
        <w:tc>
          <w:tcPr>
            <w:tcW w:w="2310" w:type="dxa"/>
          </w:tcPr>
          <w:p w14:paraId="450E8F8D" w14:textId="77777777" w:rsidR="00EA3E01" w:rsidRPr="00E42E07" w:rsidRDefault="00EA3E01" w:rsidP="00EA3E01">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4BD59A6C" w14:textId="5AA5F52E" w:rsidR="00D31A77" w:rsidRPr="00E42E07" w:rsidRDefault="00EA3E01" w:rsidP="00EA3E01">
            <w:pPr>
              <w:rPr>
                <w:rFonts w:eastAsia="Times New Roman" w:cstheme="minorHAnsi"/>
                <w:color w:val="333333"/>
                <w:sz w:val="24"/>
                <w:szCs w:val="24"/>
              </w:rPr>
            </w:pPr>
            <w:r w:rsidRPr="00E42E07">
              <w:rPr>
                <w:rFonts w:eastAsia="Times New Roman" w:cstheme="minorHAnsi"/>
                <w:color w:val="FF0000"/>
                <w:sz w:val="24"/>
                <w:szCs w:val="24"/>
              </w:rPr>
              <w:t>Press ctrl alt delete to bring up the login screen</w:t>
            </w:r>
          </w:p>
        </w:tc>
        <w:tc>
          <w:tcPr>
            <w:tcW w:w="2311" w:type="dxa"/>
          </w:tcPr>
          <w:p w14:paraId="5C920CAE" w14:textId="7FFD9916" w:rsidR="00D31A77" w:rsidRPr="00E42E07" w:rsidRDefault="00EA3E01" w:rsidP="00E0466E">
            <w:pPr>
              <w:rPr>
                <w:rFonts w:eastAsia="Times New Roman" w:cstheme="minorHAnsi"/>
                <w:color w:val="333333"/>
                <w:sz w:val="24"/>
                <w:szCs w:val="24"/>
              </w:rPr>
            </w:pPr>
            <w:r w:rsidRPr="00E42E07">
              <w:rPr>
                <w:rFonts w:eastAsia="Times New Roman" w:cstheme="minorHAnsi"/>
                <w:color w:val="333333"/>
                <w:sz w:val="24"/>
                <w:szCs w:val="24"/>
              </w:rPr>
              <w:t>Login successful</w:t>
            </w:r>
          </w:p>
        </w:tc>
        <w:tc>
          <w:tcPr>
            <w:tcW w:w="2675" w:type="dxa"/>
          </w:tcPr>
          <w:p w14:paraId="69FD5B2E" w14:textId="3EE6D5A8" w:rsidR="00D31A77" w:rsidRPr="00E42E07" w:rsidRDefault="00EA3E01" w:rsidP="00590E4D">
            <w:pPr>
              <w:rPr>
                <w:rFonts w:eastAsia="Times New Roman" w:cstheme="minorHAnsi"/>
                <w:color w:val="333333"/>
                <w:sz w:val="24"/>
                <w:szCs w:val="24"/>
              </w:rPr>
            </w:pPr>
            <w:r w:rsidRPr="00E42E07">
              <w:rPr>
                <w:rFonts w:eastAsia="Times New Roman" w:cstheme="minorHAnsi"/>
                <w:color w:val="333333"/>
                <w:sz w:val="24"/>
                <w:szCs w:val="24"/>
              </w:rPr>
              <w:t>Login successful</w:t>
            </w:r>
          </w:p>
        </w:tc>
      </w:tr>
      <w:tr w:rsidR="00D31A77" w14:paraId="7A485FE4" w14:textId="77777777" w:rsidTr="00590E4D">
        <w:tc>
          <w:tcPr>
            <w:tcW w:w="2310" w:type="dxa"/>
          </w:tcPr>
          <w:p w14:paraId="0CE49AA0" w14:textId="77777777" w:rsidR="00D31A77" w:rsidRPr="00E42E07" w:rsidRDefault="00D31A77" w:rsidP="00E0466E">
            <w:pPr>
              <w:rPr>
                <w:rFonts w:cstheme="minorHAnsi"/>
                <w:color w:val="FF0000"/>
                <w:sz w:val="24"/>
                <w:szCs w:val="24"/>
              </w:rPr>
            </w:pPr>
            <w:r w:rsidRPr="00E42E07">
              <w:rPr>
                <w:rFonts w:cstheme="minorHAnsi"/>
                <w:color w:val="FF0000"/>
                <w:sz w:val="24"/>
                <w:szCs w:val="24"/>
              </w:rPr>
              <w:t>7</w:t>
            </w:r>
          </w:p>
        </w:tc>
        <w:tc>
          <w:tcPr>
            <w:tcW w:w="2310" w:type="dxa"/>
          </w:tcPr>
          <w:p w14:paraId="609FEDED" w14:textId="77777777" w:rsidR="00EA3E01" w:rsidRPr="00E42E07" w:rsidRDefault="00EA3E01" w:rsidP="00EA3E01">
            <w:pPr>
              <w:rPr>
                <w:rFonts w:eastAsia="Times New Roman" w:cstheme="minorHAnsi"/>
                <w:color w:val="FF0000"/>
                <w:sz w:val="24"/>
                <w:szCs w:val="24"/>
              </w:rPr>
            </w:pPr>
            <w:r w:rsidRPr="00E42E07">
              <w:rPr>
                <w:rFonts w:eastAsia="Times New Roman" w:cstheme="minorHAnsi"/>
                <w:color w:val="FF0000"/>
                <w:sz w:val="24"/>
                <w:szCs w:val="24"/>
              </w:rPr>
              <w:t>At the login screen</w:t>
            </w:r>
          </w:p>
          <w:p w14:paraId="390CA1ED" w14:textId="7277967B" w:rsidR="00D31A77" w:rsidRPr="00E42E07" w:rsidRDefault="00EA3E01" w:rsidP="00EA3E01">
            <w:pPr>
              <w:rPr>
                <w:rFonts w:eastAsia="Times New Roman" w:cstheme="minorHAnsi"/>
                <w:color w:val="333333"/>
                <w:sz w:val="24"/>
                <w:szCs w:val="24"/>
              </w:rPr>
            </w:pPr>
            <w:r w:rsidRPr="00E42E07">
              <w:rPr>
                <w:rFonts w:eastAsia="Times New Roman" w:cstheme="minorHAnsi"/>
                <w:color w:val="FF0000"/>
                <w:sz w:val="24"/>
                <w:szCs w:val="24"/>
              </w:rPr>
              <w:t>Press ctrl alt delete to bring up the login screen</w:t>
            </w:r>
          </w:p>
        </w:tc>
        <w:tc>
          <w:tcPr>
            <w:tcW w:w="2311" w:type="dxa"/>
          </w:tcPr>
          <w:p w14:paraId="34ACC49C" w14:textId="389F60D4" w:rsidR="00D31A77" w:rsidRPr="00E42E07" w:rsidRDefault="00EA3E01" w:rsidP="00E0466E">
            <w:pPr>
              <w:rPr>
                <w:rFonts w:eastAsia="Times New Roman" w:cstheme="minorHAnsi"/>
                <w:color w:val="333333"/>
                <w:sz w:val="24"/>
                <w:szCs w:val="24"/>
              </w:rPr>
            </w:pPr>
            <w:r w:rsidRPr="00E42E07">
              <w:rPr>
                <w:rFonts w:eastAsia="Times New Roman" w:cstheme="minorHAnsi"/>
                <w:color w:val="333333"/>
                <w:sz w:val="24"/>
                <w:szCs w:val="24"/>
              </w:rPr>
              <w:t>Login successful</w:t>
            </w:r>
          </w:p>
        </w:tc>
        <w:tc>
          <w:tcPr>
            <w:tcW w:w="2675" w:type="dxa"/>
          </w:tcPr>
          <w:p w14:paraId="62FF6166" w14:textId="555273D7" w:rsidR="00D31A77" w:rsidRPr="00E42E07" w:rsidRDefault="00EA3E01" w:rsidP="00590E4D">
            <w:pPr>
              <w:rPr>
                <w:rFonts w:eastAsia="Times New Roman" w:cstheme="minorHAnsi"/>
                <w:color w:val="333333"/>
                <w:sz w:val="24"/>
                <w:szCs w:val="24"/>
              </w:rPr>
            </w:pPr>
            <w:r w:rsidRPr="00E42E07">
              <w:rPr>
                <w:rFonts w:eastAsia="Times New Roman" w:cstheme="minorHAnsi"/>
                <w:color w:val="333333"/>
                <w:sz w:val="24"/>
                <w:szCs w:val="24"/>
              </w:rPr>
              <w:t>Login successful</w:t>
            </w:r>
          </w:p>
        </w:tc>
      </w:tr>
      <w:tr w:rsidR="00D31A77" w14:paraId="1207886B" w14:textId="77777777" w:rsidTr="00590E4D">
        <w:tc>
          <w:tcPr>
            <w:tcW w:w="2310" w:type="dxa"/>
          </w:tcPr>
          <w:p w14:paraId="4593A5DD" w14:textId="77777777" w:rsidR="00D31A77" w:rsidRPr="00E42E07" w:rsidRDefault="00D31A77" w:rsidP="00E0466E">
            <w:pPr>
              <w:rPr>
                <w:rFonts w:cstheme="minorHAnsi"/>
                <w:color w:val="FF0000"/>
                <w:sz w:val="24"/>
                <w:szCs w:val="24"/>
              </w:rPr>
            </w:pPr>
            <w:r w:rsidRPr="00E42E07">
              <w:rPr>
                <w:rFonts w:cstheme="minorHAnsi"/>
                <w:color w:val="FF0000"/>
                <w:sz w:val="24"/>
                <w:szCs w:val="24"/>
              </w:rPr>
              <w:t>8</w:t>
            </w:r>
          </w:p>
        </w:tc>
        <w:tc>
          <w:tcPr>
            <w:tcW w:w="2310" w:type="dxa"/>
          </w:tcPr>
          <w:p w14:paraId="4C4EE8D3" w14:textId="77777777" w:rsidR="00D31A77" w:rsidRPr="00E42E07" w:rsidRDefault="00D31A77" w:rsidP="00E0466E">
            <w:pPr>
              <w:rPr>
                <w:rFonts w:eastAsia="Times New Roman" w:cstheme="minorHAnsi"/>
                <w:color w:val="333333"/>
                <w:sz w:val="24"/>
                <w:szCs w:val="24"/>
              </w:rPr>
            </w:pPr>
          </w:p>
        </w:tc>
        <w:tc>
          <w:tcPr>
            <w:tcW w:w="2311" w:type="dxa"/>
          </w:tcPr>
          <w:p w14:paraId="0A46C2D1" w14:textId="77777777" w:rsidR="00D31A77" w:rsidRPr="00E42E07" w:rsidRDefault="00D31A77" w:rsidP="00E0466E">
            <w:pPr>
              <w:rPr>
                <w:rFonts w:eastAsia="Times New Roman" w:cstheme="minorHAnsi"/>
                <w:color w:val="333333"/>
                <w:sz w:val="24"/>
                <w:szCs w:val="24"/>
              </w:rPr>
            </w:pPr>
          </w:p>
        </w:tc>
        <w:tc>
          <w:tcPr>
            <w:tcW w:w="2675" w:type="dxa"/>
          </w:tcPr>
          <w:p w14:paraId="57AC8F6F" w14:textId="77777777" w:rsidR="00D31A77" w:rsidRPr="00E42E07" w:rsidRDefault="00D31A77" w:rsidP="00590E4D">
            <w:pPr>
              <w:rPr>
                <w:rFonts w:eastAsia="Times New Roman" w:cstheme="minorHAnsi"/>
                <w:color w:val="333333"/>
                <w:sz w:val="24"/>
                <w:szCs w:val="24"/>
              </w:rPr>
            </w:pPr>
          </w:p>
        </w:tc>
      </w:tr>
      <w:tr w:rsidR="00D31A77" w14:paraId="0B0ACA5D" w14:textId="77777777" w:rsidTr="00590E4D">
        <w:tc>
          <w:tcPr>
            <w:tcW w:w="2310" w:type="dxa"/>
          </w:tcPr>
          <w:p w14:paraId="46092459" w14:textId="77777777" w:rsidR="00D31A77" w:rsidRPr="00E42E07" w:rsidRDefault="00D31A77" w:rsidP="00E0466E">
            <w:pPr>
              <w:rPr>
                <w:rFonts w:cstheme="minorHAnsi"/>
                <w:color w:val="FF0000"/>
                <w:sz w:val="24"/>
                <w:szCs w:val="24"/>
              </w:rPr>
            </w:pPr>
            <w:r w:rsidRPr="00E42E07">
              <w:rPr>
                <w:rFonts w:cstheme="minorHAnsi"/>
                <w:color w:val="FF0000"/>
                <w:sz w:val="24"/>
                <w:szCs w:val="24"/>
              </w:rPr>
              <w:t>9</w:t>
            </w:r>
          </w:p>
        </w:tc>
        <w:tc>
          <w:tcPr>
            <w:tcW w:w="2310" w:type="dxa"/>
          </w:tcPr>
          <w:p w14:paraId="67C43C00" w14:textId="77777777" w:rsidR="00D31A77" w:rsidRPr="00E42E07" w:rsidRDefault="00D31A77" w:rsidP="00E0466E">
            <w:pPr>
              <w:rPr>
                <w:rFonts w:eastAsia="Times New Roman" w:cstheme="minorHAnsi"/>
                <w:color w:val="333333"/>
                <w:sz w:val="24"/>
                <w:szCs w:val="24"/>
              </w:rPr>
            </w:pPr>
          </w:p>
        </w:tc>
        <w:tc>
          <w:tcPr>
            <w:tcW w:w="2311" w:type="dxa"/>
          </w:tcPr>
          <w:p w14:paraId="6E3ECBC0" w14:textId="77777777" w:rsidR="00D31A77" w:rsidRPr="00E42E07" w:rsidRDefault="00D31A77" w:rsidP="00E0466E">
            <w:pPr>
              <w:rPr>
                <w:rFonts w:eastAsia="Times New Roman" w:cstheme="minorHAnsi"/>
                <w:color w:val="333333"/>
                <w:sz w:val="24"/>
                <w:szCs w:val="24"/>
              </w:rPr>
            </w:pPr>
          </w:p>
        </w:tc>
        <w:tc>
          <w:tcPr>
            <w:tcW w:w="2675" w:type="dxa"/>
          </w:tcPr>
          <w:p w14:paraId="7A1B7956" w14:textId="77777777" w:rsidR="00D31A77" w:rsidRPr="00E42E07" w:rsidRDefault="00D31A77" w:rsidP="00590E4D">
            <w:pPr>
              <w:rPr>
                <w:rFonts w:eastAsia="Times New Roman" w:cstheme="minorHAnsi"/>
                <w:color w:val="333333"/>
                <w:sz w:val="24"/>
                <w:szCs w:val="24"/>
              </w:rPr>
            </w:pPr>
          </w:p>
        </w:tc>
      </w:tr>
      <w:tr w:rsidR="00D31A77" w14:paraId="785DC380" w14:textId="77777777" w:rsidTr="00590E4D">
        <w:tc>
          <w:tcPr>
            <w:tcW w:w="2310" w:type="dxa"/>
          </w:tcPr>
          <w:p w14:paraId="3801F77A" w14:textId="77777777" w:rsidR="00D31A77" w:rsidRPr="00E42E07" w:rsidRDefault="00D31A77" w:rsidP="00E0466E">
            <w:pPr>
              <w:rPr>
                <w:rFonts w:cstheme="minorHAnsi"/>
                <w:color w:val="FF0000"/>
                <w:sz w:val="24"/>
                <w:szCs w:val="24"/>
              </w:rPr>
            </w:pPr>
            <w:r w:rsidRPr="00E42E07">
              <w:rPr>
                <w:rFonts w:cstheme="minorHAnsi"/>
                <w:color w:val="FF0000"/>
                <w:sz w:val="24"/>
                <w:szCs w:val="24"/>
              </w:rPr>
              <w:t>10</w:t>
            </w:r>
          </w:p>
        </w:tc>
        <w:tc>
          <w:tcPr>
            <w:tcW w:w="2310" w:type="dxa"/>
          </w:tcPr>
          <w:p w14:paraId="3E7FC4CF" w14:textId="77777777" w:rsidR="00D31A77" w:rsidRPr="00E42E07" w:rsidRDefault="00D31A77" w:rsidP="00E0466E">
            <w:pPr>
              <w:rPr>
                <w:rFonts w:eastAsia="Times New Roman" w:cstheme="minorHAnsi"/>
                <w:color w:val="333333"/>
                <w:sz w:val="24"/>
                <w:szCs w:val="24"/>
              </w:rPr>
            </w:pPr>
          </w:p>
        </w:tc>
        <w:tc>
          <w:tcPr>
            <w:tcW w:w="2311" w:type="dxa"/>
          </w:tcPr>
          <w:p w14:paraId="46AE0999" w14:textId="77777777" w:rsidR="00D31A77" w:rsidRPr="00E42E07" w:rsidRDefault="00D31A77" w:rsidP="00E0466E">
            <w:pPr>
              <w:rPr>
                <w:rFonts w:eastAsia="Times New Roman" w:cstheme="minorHAnsi"/>
                <w:color w:val="333333"/>
                <w:sz w:val="24"/>
                <w:szCs w:val="24"/>
              </w:rPr>
            </w:pPr>
          </w:p>
        </w:tc>
        <w:tc>
          <w:tcPr>
            <w:tcW w:w="2675" w:type="dxa"/>
          </w:tcPr>
          <w:p w14:paraId="1DB3089A" w14:textId="77777777" w:rsidR="00D31A77" w:rsidRPr="00E42E07" w:rsidRDefault="00D31A77" w:rsidP="00590E4D">
            <w:pPr>
              <w:rPr>
                <w:rFonts w:eastAsia="Times New Roman" w:cstheme="minorHAnsi"/>
                <w:color w:val="333333"/>
                <w:sz w:val="24"/>
                <w:szCs w:val="24"/>
              </w:rPr>
            </w:pPr>
          </w:p>
        </w:tc>
      </w:tr>
      <w:tr w:rsidR="00D31A77" w14:paraId="11FF1724" w14:textId="77777777" w:rsidTr="00590E4D">
        <w:tc>
          <w:tcPr>
            <w:tcW w:w="2310" w:type="dxa"/>
          </w:tcPr>
          <w:p w14:paraId="4021F13F" w14:textId="77777777" w:rsidR="00D31A77" w:rsidRPr="00E42E07" w:rsidRDefault="00D31A77" w:rsidP="00E0466E">
            <w:pPr>
              <w:rPr>
                <w:rFonts w:cstheme="minorHAnsi"/>
                <w:color w:val="FF0000"/>
                <w:sz w:val="24"/>
                <w:szCs w:val="24"/>
              </w:rPr>
            </w:pPr>
            <w:r w:rsidRPr="00E42E07">
              <w:rPr>
                <w:rFonts w:cstheme="minorHAnsi"/>
                <w:color w:val="FF0000"/>
                <w:sz w:val="24"/>
                <w:szCs w:val="24"/>
              </w:rPr>
              <w:t>11</w:t>
            </w:r>
          </w:p>
        </w:tc>
        <w:tc>
          <w:tcPr>
            <w:tcW w:w="2310" w:type="dxa"/>
          </w:tcPr>
          <w:p w14:paraId="7130DF84" w14:textId="77777777" w:rsidR="00D31A77" w:rsidRPr="00E42E07" w:rsidRDefault="00D31A77" w:rsidP="00E0466E">
            <w:pPr>
              <w:rPr>
                <w:rFonts w:eastAsia="Times New Roman" w:cstheme="minorHAnsi"/>
                <w:color w:val="333333"/>
                <w:sz w:val="24"/>
                <w:szCs w:val="24"/>
              </w:rPr>
            </w:pPr>
          </w:p>
        </w:tc>
        <w:tc>
          <w:tcPr>
            <w:tcW w:w="2311" w:type="dxa"/>
          </w:tcPr>
          <w:p w14:paraId="7AFBBECA" w14:textId="77777777" w:rsidR="00D31A77" w:rsidRPr="00E42E07" w:rsidRDefault="00D31A77" w:rsidP="00E0466E">
            <w:pPr>
              <w:rPr>
                <w:rFonts w:eastAsia="Times New Roman" w:cstheme="minorHAnsi"/>
                <w:color w:val="333333"/>
                <w:sz w:val="24"/>
                <w:szCs w:val="24"/>
              </w:rPr>
            </w:pPr>
          </w:p>
        </w:tc>
        <w:tc>
          <w:tcPr>
            <w:tcW w:w="2675" w:type="dxa"/>
          </w:tcPr>
          <w:p w14:paraId="26D344B2" w14:textId="77777777" w:rsidR="00D31A77" w:rsidRPr="00E42E07" w:rsidRDefault="00D31A77" w:rsidP="00590E4D">
            <w:pPr>
              <w:rPr>
                <w:rFonts w:eastAsia="Times New Roman" w:cstheme="minorHAnsi"/>
                <w:color w:val="333333"/>
                <w:sz w:val="24"/>
                <w:szCs w:val="24"/>
              </w:rPr>
            </w:pPr>
          </w:p>
        </w:tc>
      </w:tr>
      <w:tr w:rsidR="00D31A77" w14:paraId="0130F6E4" w14:textId="77777777" w:rsidTr="00590E4D">
        <w:tc>
          <w:tcPr>
            <w:tcW w:w="2310" w:type="dxa"/>
          </w:tcPr>
          <w:p w14:paraId="02277595" w14:textId="77777777" w:rsidR="00D31A77" w:rsidRPr="00E42E07" w:rsidRDefault="00D31A77" w:rsidP="00E0466E">
            <w:pPr>
              <w:rPr>
                <w:rFonts w:cstheme="minorHAnsi"/>
                <w:color w:val="FF0000"/>
                <w:sz w:val="24"/>
                <w:szCs w:val="24"/>
              </w:rPr>
            </w:pPr>
            <w:r w:rsidRPr="00E42E07">
              <w:rPr>
                <w:rFonts w:cstheme="minorHAnsi"/>
                <w:color w:val="FF0000"/>
                <w:sz w:val="24"/>
                <w:szCs w:val="24"/>
              </w:rPr>
              <w:t>12</w:t>
            </w:r>
          </w:p>
        </w:tc>
        <w:tc>
          <w:tcPr>
            <w:tcW w:w="2310" w:type="dxa"/>
          </w:tcPr>
          <w:p w14:paraId="3ED67CC4" w14:textId="77777777" w:rsidR="00D31A77" w:rsidRPr="00E42E07" w:rsidRDefault="00D31A77" w:rsidP="00E0466E">
            <w:pPr>
              <w:rPr>
                <w:rFonts w:eastAsia="Times New Roman" w:cstheme="minorHAnsi"/>
                <w:color w:val="333333"/>
                <w:sz w:val="24"/>
                <w:szCs w:val="24"/>
              </w:rPr>
            </w:pPr>
          </w:p>
        </w:tc>
        <w:tc>
          <w:tcPr>
            <w:tcW w:w="2311" w:type="dxa"/>
          </w:tcPr>
          <w:p w14:paraId="457D486B" w14:textId="77777777" w:rsidR="00D31A77" w:rsidRPr="00E42E07" w:rsidRDefault="00D31A77" w:rsidP="00E0466E">
            <w:pPr>
              <w:rPr>
                <w:rFonts w:eastAsia="Times New Roman" w:cstheme="minorHAnsi"/>
                <w:color w:val="333333"/>
                <w:sz w:val="24"/>
                <w:szCs w:val="24"/>
              </w:rPr>
            </w:pPr>
          </w:p>
        </w:tc>
        <w:tc>
          <w:tcPr>
            <w:tcW w:w="2675" w:type="dxa"/>
          </w:tcPr>
          <w:p w14:paraId="724FF9D9" w14:textId="77777777" w:rsidR="00D31A77" w:rsidRPr="00E42E07" w:rsidRDefault="00D31A77" w:rsidP="00590E4D">
            <w:pPr>
              <w:rPr>
                <w:rFonts w:eastAsia="Times New Roman" w:cstheme="minorHAnsi"/>
                <w:color w:val="333333"/>
                <w:sz w:val="24"/>
                <w:szCs w:val="24"/>
              </w:rPr>
            </w:pPr>
          </w:p>
        </w:tc>
      </w:tr>
      <w:tr w:rsidR="00D31A77" w14:paraId="385F31E8" w14:textId="77777777" w:rsidTr="00590E4D">
        <w:tc>
          <w:tcPr>
            <w:tcW w:w="2310" w:type="dxa"/>
          </w:tcPr>
          <w:p w14:paraId="4E7C4273" w14:textId="77777777" w:rsidR="00D31A77" w:rsidRPr="00E42E07" w:rsidRDefault="00D31A77" w:rsidP="00E0466E">
            <w:pPr>
              <w:rPr>
                <w:rFonts w:cstheme="minorHAnsi"/>
                <w:color w:val="FF0000"/>
                <w:sz w:val="24"/>
                <w:szCs w:val="24"/>
              </w:rPr>
            </w:pPr>
            <w:r w:rsidRPr="00E42E07">
              <w:rPr>
                <w:rFonts w:cstheme="minorHAnsi"/>
                <w:color w:val="FF0000"/>
                <w:sz w:val="24"/>
                <w:szCs w:val="24"/>
              </w:rPr>
              <w:t>13</w:t>
            </w:r>
          </w:p>
        </w:tc>
        <w:tc>
          <w:tcPr>
            <w:tcW w:w="2310" w:type="dxa"/>
          </w:tcPr>
          <w:p w14:paraId="100E0368" w14:textId="77777777" w:rsidR="00D31A77" w:rsidRPr="00E42E07" w:rsidRDefault="00D31A77" w:rsidP="00E0466E">
            <w:pPr>
              <w:rPr>
                <w:rFonts w:eastAsia="Times New Roman" w:cstheme="minorHAnsi"/>
                <w:color w:val="333333"/>
                <w:sz w:val="24"/>
                <w:szCs w:val="24"/>
              </w:rPr>
            </w:pPr>
          </w:p>
        </w:tc>
        <w:tc>
          <w:tcPr>
            <w:tcW w:w="2311" w:type="dxa"/>
          </w:tcPr>
          <w:p w14:paraId="04A5729E" w14:textId="77777777" w:rsidR="00D31A77" w:rsidRPr="00E42E07" w:rsidRDefault="00D31A77" w:rsidP="00E0466E">
            <w:pPr>
              <w:rPr>
                <w:rFonts w:eastAsia="Times New Roman" w:cstheme="minorHAnsi"/>
                <w:color w:val="333333"/>
                <w:sz w:val="24"/>
                <w:szCs w:val="24"/>
              </w:rPr>
            </w:pPr>
          </w:p>
        </w:tc>
        <w:tc>
          <w:tcPr>
            <w:tcW w:w="2675" w:type="dxa"/>
          </w:tcPr>
          <w:p w14:paraId="5A2AD5F6" w14:textId="77777777" w:rsidR="00D31A77" w:rsidRPr="00E42E07" w:rsidRDefault="00D31A77" w:rsidP="00590E4D">
            <w:pPr>
              <w:rPr>
                <w:rFonts w:eastAsia="Times New Roman" w:cstheme="minorHAnsi"/>
                <w:color w:val="333333"/>
                <w:sz w:val="24"/>
                <w:szCs w:val="24"/>
              </w:rPr>
            </w:pPr>
          </w:p>
        </w:tc>
      </w:tr>
      <w:tr w:rsidR="00D31A77" w14:paraId="4D35EEFB" w14:textId="77777777" w:rsidTr="00590E4D">
        <w:tc>
          <w:tcPr>
            <w:tcW w:w="2310" w:type="dxa"/>
          </w:tcPr>
          <w:p w14:paraId="370A6E91" w14:textId="77777777" w:rsidR="00D31A77" w:rsidRPr="00E42E07" w:rsidRDefault="00D31A77" w:rsidP="00E0466E">
            <w:pPr>
              <w:rPr>
                <w:rFonts w:cstheme="minorHAnsi"/>
                <w:color w:val="FF0000"/>
                <w:sz w:val="24"/>
                <w:szCs w:val="24"/>
              </w:rPr>
            </w:pPr>
            <w:r w:rsidRPr="00E42E07">
              <w:rPr>
                <w:rFonts w:cstheme="minorHAnsi"/>
                <w:color w:val="FF0000"/>
                <w:sz w:val="24"/>
                <w:szCs w:val="24"/>
              </w:rPr>
              <w:t>14</w:t>
            </w:r>
          </w:p>
        </w:tc>
        <w:tc>
          <w:tcPr>
            <w:tcW w:w="2310" w:type="dxa"/>
          </w:tcPr>
          <w:p w14:paraId="26408FFD" w14:textId="77777777" w:rsidR="00D31A77" w:rsidRPr="00E42E07" w:rsidRDefault="00D31A77" w:rsidP="00E0466E">
            <w:pPr>
              <w:rPr>
                <w:rFonts w:eastAsia="Times New Roman" w:cstheme="minorHAnsi"/>
                <w:color w:val="333333"/>
                <w:sz w:val="24"/>
                <w:szCs w:val="24"/>
              </w:rPr>
            </w:pPr>
          </w:p>
        </w:tc>
        <w:tc>
          <w:tcPr>
            <w:tcW w:w="2311" w:type="dxa"/>
          </w:tcPr>
          <w:p w14:paraId="15E09230" w14:textId="77777777" w:rsidR="00D31A77" w:rsidRPr="00E42E07" w:rsidRDefault="00D31A77" w:rsidP="00E0466E">
            <w:pPr>
              <w:rPr>
                <w:rFonts w:eastAsia="Times New Roman" w:cstheme="minorHAnsi"/>
                <w:color w:val="333333"/>
                <w:sz w:val="24"/>
                <w:szCs w:val="24"/>
              </w:rPr>
            </w:pPr>
          </w:p>
        </w:tc>
        <w:tc>
          <w:tcPr>
            <w:tcW w:w="2675" w:type="dxa"/>
          </w:tcPr>
          <w:p w14:paraId="6354F488" w14:textId="77777777" w:rsidR="00D31A77" w:rsidRPr="00E42E07" w:rsidRDefault="00D31A77" w:rsidP="00590E4D">
            <w:pPr>
              <w:rPr>
                <w:rFonts w:eastAsia="Times New Roman" w:cstheme="minorHAnsi"/>
                <w:color w:val="333333"/>
                <w:sz w:val="24"/>
                <w:szCs w:val="24"/>
              </w:rPr>
            </w:pPr>
          </w:p>
        </w:tc>
      </w:tr>
      <w:tr w:rsidR="00D31A77" w14:paraId="07E8886D" w14:textId="77777777" w:rsidTr="00590E4D">
        <w:tc>
          <w:tcPr>
            <w:tcW w:w="2310" w:type="dxa"/>
          </w:tcPr>
          <w:p w14:paraId="291DEA67" w14:textId="77777777" w:rsidR="00D31A77" w:rsidRPr="00E42E07" w:rsidRDefault="00D31A77" w:rsidP="00E0466E">
            <w:pPr>
              <w:rPr>
                <w:rFonts w:cstheme="minorHAnsi"/>
                <w:color w:val="FF0000"/>
                <w:sz w:val="24"/>
                <w:szCs w:val="24"/>
              </w:rPr>
            </w:pPr>
            <w:r w:rsidRPr="00E42E07">
              <w:rPr>
                <w:rFonts w:cstheme="minorHAnsi"/>
                <w:color w:val="FF0000"/>
                <w:sz w:val="24"/>
                <w:szCs w:val="24"/>
              </w:rPr>
              <w:t>15</w:t>
            </w:r>
          </w:p>
        </w:tc>
        <w:tc>
          <w:tcPr>
            <w:tcW w:w="2310" w:type="dxa"/>
          </w:tcPr>
          <w:p w14:paraId="7BB63560" w14:textId="77777777" w:rsidR="00D31A77" w:rsidRPr="00E42E07" w:rsidRDefault="00D31A77" w:rsidP="00E0466E">
            <w:pPr>
              <w:rPr>
                <w:rFonts w:eastAsia="Times New Roman" w:cstheme="minorHAnsi"/>
                <w:color w:val="333333"/>
                <w:sz w:val="24"/>
                <w:szCs w:val="24"/>
              </w:rPr>
            </w:pPr>
          </w:p>
        </w:tc>
        <w:tc>
          <w:tcPr>
            <w:tcW w:w="2311" w:type="dxa"/>
          </w:tcPr>
          <w:p w14:paraId="182A9A6A" w14:textId="77777777" w:rsidR="00D31A77" w:rsidRPr="00E42E07" w:rsidRDefault="00D31A77" w:rsidP="00E0466E">
            <w:pPr>
              <w:rPr>
                <w:rFonts w:eastAsia="Times New Roman" w:cstheme="minorHAnsi"/>
                <w:color w:val="333333"/>
                <w:sz w:val="24"/>
                <w:szCs w:val="24"/>
              </w:rPr>
            </w:pPr>
          </w:p>
        </w:tc>
        <w:tc>
          <w:tcPr>
            <w:tcW w:w="2675" w:type="dxa"/>
          </w:tcPr>
          <w:p w14:paraId="357295C5" w14:textId="77777777" w:rsidR="00D31A77" w:rsidRPr="00E42E07" w:rsidRDefault="00D31A77" w:rsidP="00590E4D">
            <w:pPr>
              <w:rPr>
                <w:rFonts w:eastAsia="Times New Roman" w:cstheme="minorHAnsi"/>
                <w:color w:val="333333"/>
                <w:sz w:val="24"/>
                <w:szCs w:val="24"/>
              </w:rPr>
            </w:pPr>
          </w:p>
        </w:tc>
      </w:tr>
      <w:tr w:rsidR="00D31A77" w14:paraId="5F552C46" w14:textId="77777777" w:rsidTr="00590E4D">
        <w:tc>
          <w:tcPr>
            <w:tcW w:w="2310" w:type="dxa"/>
          </w:tcPr>
          <w:p w14:paraId="7EC6799D" w14:textId="77777777" w:rsidR="00D31A77" w:rsidRPr="00E42E07" w:rsidRDefault="00D31A77" w:rsidP="00E0466E">
            <w:pPr>
              <w:rPr>
                <w:rFonts w:cstheme="minorHAnsi"/>
                <w:color w:val="FF0000"/>
                <w:sz w:val="24"/>
                <w:szCs w:val="24"/>
              </w:rPr>
            </w:pPr>
            <w:r w:rsidRPr="00E42E07">
              <w:rPr>
                <w:rFonts w:cstheme="minorHAnsi"/>
                <w:color w:val="FF0000"/>
                <w:sz w:val="24"/>
                <w:szCs w:val="24"/>
              </w:rPr>
              <w:lastRenderedPageBreak/>
              <w:t>16</w:t>
            </w:r>
          </w:p>
        </w:tc>
        <w:tc>
          <w:tcPr>
            <w:tcW w:w="2310" w:type="dxa"/>
          </w:tcPr>
          <w:p w14:paraId="1F3468D5" w14:textId="77777777" w:rsidR="00D31A77" w:rsidRPr="00E42E07" w:rsidRDefault="00D31A77" w:rsidP="00E0466E">
            <w:pPr>
              <w:rPr>
                <w:rFonts w:eastAsia="Times New Roman" w:cstheme="minorHAnsi"/>
                <w:color w:val="333333"/>
                <w:sz w:val="24"/>
                <w:szCs w:val="24"/>
              </w:rPr>
            </w:pPr>
          </w:p>
        </w:tc>
        <w:tc>
          <w:tcPr>
            <w:tcW w:w="2311" w:type="dxa"/>
          </w:tcPr>
          <w:p w14:paraId="38A68354" w14:textId="77777777" w:rsidR="00D31A77" w:rsidRPr="00E42E07" w:rsidRDefault="00D31A77" w:rsidP="00E0466E">
            <w:pPr>
              <w:rPr>
                <w:rFonts w:eastAsia="Times New Roman" w:cstheme="minorHAnsi"/>
                <w:color w:val="333333"/>
                <w:sz w:val="24"/>
                <w:szCs w:val="24"/>
              </w:rPr>
            </w:pPr>
          </w:p>
        </w:tc>
        <w:tc>
          <w:tcPr>
            <w:tcW w:w="2675" w:type="dxa"/>
          </w:tcPr>
          <w:p w14:paraId="67090016" w14:textId="77777777" w:rsidR="00D31A77" w:rsidRPr="00E42E07" w:rsidRDefault="00D31A77" w:rsidP="00590E4D">
            <w:pPr>
              <w:rPr>
                <w:rFonts w:eastAsia="Times New Roman" w:cstheme="minorHAnsi"/>
                <w:color w:val="333333"/>
                <w:sz w:val="24"/>
                <w:szCs w:val="24"/>
              </w:rPr>
            </w:pPr>
          </w:p>
        </w:tc>
      </w:tr>
      <w:tr w:rsidR="00D31A77" w14:paraId="451EA0F7" w14:textId="77777777" w:rsidTr="00590E4D">
        <w:tc>
          <w:tcPr>
            <w:tcW w:w="2310" w:type="dxa"/>
          </w:tcPr>
          <w:p w14:paraId="619062ED" w14:textId="77777777" w:rsidR="00D31A77" w:rsidRPr="00E42E07" w:rsidRDefault="00D31A77" w:rsidP="00E0466E">
            <w:pPr>
              <w:rPr>
                <w:rFonts w:cstheme="minorHAnsi"/>
                <w:color w:val="FF0000"/>
                <w:sz w:val="24"/>
                <w:szCs w:val="24"/>
              </w:rPr>
            </w:pPr>
            <w:r w:rsidRPr="00E42E07">
              <w:rPr>
                <w:rFonts w:cstheme="minorHAnsi"/>
                <w:color w:val="FF0000"/>
                <w:sz w:val="24"/>
                <w:szCs w:val="24"/>
              </w:rPr>
              <w:t>17</w:t>
            </w:r>
          </w:p>
        </w:tc>
        <w:tc>
          <w:tcPr>
            <w:tcW w:w="2310" w:type="dxa"/>
          </w:tcPr>
          <w:p w14:paraId="7B3014B5" w14:textId="77777777" w:rsidR="00D31A77" w:rsidRPr="00E42E07" w:rsidRDefault="00D31A77" w:rsidP="00E0466E">
            <w:pPr>
              <w:rPr>
                <w:rFonts w:eastAsia="Times New Roman" w:cstheme="minorHAnsi"/>
                <w:color w:val="333333"/>
                <w:sz w:val="24"/>
                <w:szCs w:val="24"/>
              </w:rPr>
            </w:pPr>
          </w:p>
        </w:tc>
        <w:tc>
          <w:tcPr>
            <w:tcW w:w="2311" w:type="dxa"/>
          </w:tcPr>
          <w:p w14:paraId="7E975232" w14:textId="77777777" w:rsidR="00D31A77" w:rsidRPr="00E42E07" w:rsidRDefault="00D31A77" w:rsidP="00E0466E">
            <w:pPr>
              <w:rPr>
                <w:rFonts w:eastAsia="Times New Roman" w:cstheme="minorHAnsi"/>
                <w:color w:val="333333"/>
                <w:sz w:val="24"/>
                <w:szCs w:val="24"/>
              </w:rPr>
            </w:pPr>
          </w:p>
        </w:tc>
        <w:tc>
          <w:tcPr>
            <w:tcW w:w="2675" w:type="dxa"/>
          </w:tcPr>
          <w:p w14:paraId="0E393E7B" w14:textId="77777777" w:rsidR="00D31A77" w:rsidRPr="00E42E07" w:rsidRDefault="00D31A77" w:rsidP="00590E4D">
            <w:pPr>
              <w:rPr>
                <w:rFonts w:eastAsia="Times New Roman" w:cstheme="minorHAnsi"/>
                <w:color w:val="333333"/>
                <w:sz w:val="24"/>
                <w:szCs w:val="24"/>
              </w:rPr>
            </w:pPr>
          </w:p>
        </w:tc>
      </w:tr>
      <w:tr w:rsidR="00D31A77" w14:paraId="6CC0A804" w14:textId="77777777" w:rsidTr="00590E4D">
        <w:tc>
          <w:tcPr>
            <w:tcW w:w="2310" w:type="dxa"/>
          </w:tcPr>
          <w:p w14:paraId="43120AFB" w14:textId="77777777" w:rsidR="00D31A77" w:rsidRPr="00E42E07" w:rsidRDefault="00D31A77" w:rsidP="00E0466E">
            <w:pPr>
              <w:rPr>
                <w:rFonts w:cstheme="minorHAnsi"/>
                <w:color w:val="FF0000"/>
                <w:sz w:val="24"/>
                <w:szCs w:val="24"/>
              </w:rPr>
            </w:pPr>
            <w:r w:rsidRPr="00E42E07">
              <w:rPr>
                <w:rFonts w:cstheme="minorHAnsi"/>
                <w:color w:val="FF0000"/>
                <w:sz w:val="24"/>
                <w:szCs w:val="24"/>
              </w:rPr>
              <w:t>18</w:t>
            </w:r>
          </w:p>
        </w:tc>
        <w:tc>
          <w:tcPr>
            <w:tcW w:w="2310" w:type="dxa"/>
          </w:tcPr>
          <w:p w14:paraId="263C2490" w14:textId="77777777" w:rsidR="00D31A77" w:rsidRPr="00E42E07" w:rsidRDefault="00D31A77" w:rsidP="00E0466E">
            <w:pPr>
              <w:rPr>
                <w:rFonts w:eastAsia="Times New Roman" w:cstheme="minorHAnsi"/>
                <w:color w:val="333333"/>
                <w:sz w:val="24"/>
                <w:szCs w:val="24"/>
              </w:rPr>
            </w:pPr>
          </w:p>
        </w:tc>
        <w:tc>
          <w:tcPr>
            <w:tcW w:w="2311" w:type="dxa"/>
          </w:tcPr>
          <w:p w14:paraId="6C5378EF" w14:textId="77777777" w:rsidR="00D31A77" w:rsidRPr="00E42E07" w:rsidRDefault="00D31A77" w:rsidP="00E0466E">
            <w:pPr>
              <w:rPr>
                <w:rFonts w:eastAsia="Times New Roman" w:cstheme="minorHAnsi"/>
                <w:color w:val="333333"/>
                <w:sz w:val="24"/>
                <w:szCs w:val="24"/>
              </w:rPr>
            </w:pPr>
          </w:p>
        </w:tc>
        <w:tc>
          <w:tcPr>
            <w:tcW w:w="2675" w:type="dxa"/>
          </w:tcPr>
          <w:p w14:paraId="595353BF" w14:textId="77777777" w:rsidR="00D31A77" w:rsidRPr="00E42E07" w:rsidRDefault="00D31A77" w:rsidP="00590E4D">
            <w:pPr>
              <w:rPr>
                <w:rFonts w:eastAsia="Times New Roman" w:cstheme="minorHAnsi"/>
                <w:color w:val="333333"/>
                <w:sz w:val="24"/>
                <w:szCs w:val="24"/>
              </w:rPr>
            </w:pPr>
          </w:p>
        </w:tc>
      </w:tr>
    </w:tbl>
    <w:p w14:paraId="35FA954B" w14:textId="1A16BBEB" w:rsidR="00E0466E" w:rsidRPr="00E0466E" w:rsidRDefault="00E0466E" w:rsidP="00E0466E"/>
    <w:p w14:paraId="693E3131" w14:textId="77777777" w:rsidR="00E0466E" w:rsidRPr="00E0466E" w:rsidRDefault="00E0466E" w:rsidP="00E0466E"/>
    <w:p w14:paraId="609138E4" w14:textId="77777777" w:rsidR="00E42E07" w:rsidRDefault="004573E3" w:rsidP="00632557">
      <w:pPr>
        <w:pStyle w:val="Heading2"/>
      </w:pPr>
      <w:bookmarkStart w:id="7" w:name="_Toc99127493"/>
      <w:r>
        <w:t>Next Steps</w:t>
      </w:r>
      <w:bookmarkEnd w:id="7"/>
      <w:r w:rsidR="00AB136C">
        <w:t xml:space="preserve"> </w:t>
      </w:r>
    </w:p>
    <w:p w14:paraId="11F20191" w14:textId="3E405EB1" w:rsidR="00420C86" w:rsidRPr="00E42E07" w:rsidRDefault="00AB136C" w:rsidP="00632557">
      <w:pPr>
        <w:pStyle w:val="Heading2"/>
        <w:rPr>
          <w:sz w:val="24"/>
          <w:szCs w:val="24"/>
        </w:rPr>
      </w:pPr>
      <w:proofErr w:type="gramStart"/>
      <w:r w:rsidRPr="00E42E07">
        <w:rPr>
          <w:color w:val="FF0000"/>
          <w:sz w:val="24"/>
          <w:szCs w:val="24"/>
        </w:rPr>
        <w:t>we</w:t>
      </w:r>
      <w:proofErr w:type="gramEnd"/>
      <w:r w:rsidRPr="00E42E07">
        <w:rPr>
          <w:color w:val="FF0000"/>
          <w:sz w:val="24"/>
          <w:szCs w:val="24"/>
        </w:rPr>
        <w:t xml:space="preserve"> need to define this part of the doc</w:t>
      </w:r>
    </w:p>
    <w:p w14:paraId="0342454E" w14:textId="77777777" w:rsidR="00927C3B" w:rsidRDefault="00927C3B" w:rsidP="00632557">
      <w:pPr>
        <w:pStyle w:val="Heading2"/>
      </w:pPr>
      <w:bookmarkStart w:id="8" w:name="_Toc99127494"/>
    </w:p>
    <w:p w14:paraId="2069829A" w14:textId="77777777" w:rsidR="00927C3B" w:rsidRDefault="00927C3B" w:rsidP="00632557">
      <w:pPr>
        <w:pStyle w:val="Heading2"/>
      </w:pPr>
    </w:p>
    <w:p w14:paraId="0C32C636" w14:textId="77777777" w:rsidR="00E47E02" w:rsidRDefault="004573E3" w:rsidP="00632557">
      <w:pPr>
        <w:pStyle w:val="Heading2"/>
      </w:pPr>
      <w:r>
        <w:t>References</w:t>
      </w:r>
      <w:bookmarkEnd w:id="8"/>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0CB9F97A" w14:textId="77777777" w:rsidR="00E42E07" w:rsidRPr="00F76972" w:rsidRDefault="00AB3EED"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E42E07" w:rsidRPr="00F76972">
        <w:rPr>
          <w:rFonts w:asciiTheme="minorHAnsi" w:hAnsiTheme="minorHAnsi" w:cstheme="minorHAnsi"/>
          <w:sz w:val="24"/>
          <w:szCs w:val="24"/>
        </w:rPr>
        <w:t xml:space="preserve">Camen Lamboy, M. S. (2002). Microsoft Windows XP Accessibility Features. </w:t>
      </w:r>
    </w:p>
    <w:p w14:paraId="1EADC91F" w14:textId="77777777" w:rsidR="00E42E07" w:rsidRPr="00F76972" w:rsidRDefault="00E42E07" w:rsidP="00E42E07">
      <w:pPr>
        <w:pStyle w:val="EndNoteBibliography"/>
        <w:spacing w:after="0"/>
        <w:rPr>
          <w:rFonts w:asciiTheme="minorHAnsi" w:hAnsiTheme="minorHAnsi" w:cstheme="minorHAnsi"/>
          <w:sz w:val="24"/>
          <w:szCs w:val="24"/>
        </w:rPr>
      </w:pPr>
    </w:p>
    <w:p w14:paraId="62771E20"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K.G.Mark. (2016). Installing and Configuring Windows Server 2016 (Hands-on Guide). </w:t>
      </w:r>
    </w:p>
    <w:p w14:paraId="362D124D" w14:textId="77777777" w:rsidR="00E42E07" w:rsidRPr="00F76972" w:rsidRDefault="00E42E07" w:rsidP="00E42E07">
      <w:pPr>
        <w:pStyle w:val="EndNoteBibliography"/>
        <w:spacing w:after="0"/>
        <w:rPr>
          <w:rFonts w:asciiTheme="minorHAnsi" w:hAnsiTheme="minorHAnsi" w:cstheme="minorHAnsi"/>
          <w:sz w:val="24"/>
          <w:szCs w:val="24"/>
        </w:rPr>
      </w:pPr>
    </w:p>
    <w:p w14:paraId="5021EDD4"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Kymäläinen, J. (2018). Implementing Two-Factor Authentication. </w:t>
      </w:r>
    </w:p>
    <w:p w14:paraId="637E9DB6" w14:textId="77777777" w:rsidR="00E42E07" w:rsidRPr="00F76972" w:rsidRDefault="00E42E07" w:rsidP="00E42E07">
      <w:pPr>
        <w:pStyle w:val="EndNoteBibliography"/>
        <w:spacing w:after="0"/>
        <w:rPr>
          <w:rFonts w:asciiTheme="minorHAnsi" w:hAnsiTheme="minorHAnsi" w:cstheme="minorHAnsi"/>
          <w:sz w:val="24"/>
          <w:szCs w:val="24"/>
        </w:rPr>
      </w:pPr>
    </w:p>
    <w:p w14:paraId="5E83E2F7"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Method, T. A. A., &amp; Passwords, C. T. a. G. (2009). TwoStep An Authentication Method. </w:t>
      </w:r>
    </w:p>
    <w:p w14:paraId="1745ED41" w14:textId="77777777" w:rsidR="00E42E07" w:rsidRPr="00F76972" w:rsidRDefault="00E42E07" w:rsidP="00E42E07">
      <w:pPr>
        <w:pStyle w:val="EndNoteBibliography"/>
        <w:spacing w:after="0"/>
        <w:rPr>
          <w:rFonts w:asciiTheme="minorHAnsi" w:hAnsiTheme="minorHAnsi" w:cstheme="minorHAnsi"/>
          <w:sz w:val="24"/>
          <w:szCs w:val="24"/>
        </w:rPr>
      </w:pPr>
    </w:p>
    <w:p w14:paraId="0002C45A" w14:textId="77777777" w:rsidR="00E42E07" w:rsidRPr="00F76972" w:rsidRDefault="00E42E07" w:rsidP="00E42E07">
      <w:pPr>
        <w:pStyle w:val="EndNoteBibliography"/>
        <w:ind w:left="720" w:hanging="720"/>
        <w:rPr>
          <w:rFonts w:asciiTheme="minorHAnsi" w:hAnsiTheme="minorHAnsi" w:cstheme="minorHAnsi"/>
          <w:sz w:val="24"/>
          <w:szCs w:val="24"/>
        </w:rPr>
      </w:pPr>
      <w:r w:rsidRPr="00F76972">
        <w:rPr>
          <w:rFonts w:asciiTheme="minorHAnsi" w:hAnsiTheme="minorHAnsi" w:cstheme="minorHAnsi"/>
          <w:sz w:val="24"/>
          <w:szCs w:val="24"/>
        </w:rPr>
        <w:t xml:space="preserve">Parker, R. (2022). </w:t>
      </w:r>
      <w:r w:rsidRPr="00F76972">
        <w:rPr>
          <w:rFonts w:asciiTheme="minorHAnsi" w:hAnsiTheme="minorHAnsi" w:cstheme="minorHAnsi"/>
          <w:i/>
          <w:sz w:val="24"/>
          <w:szCs w:val="24"/>
        </w:rPr>
        <w:t>CYB6013_Prototype Activity Report</w:t>
      </w:r>
      <w:r w:rsidRPr="00F76972">
        <w:rPr>
          <w:rFonts w:asciiTheme="minorHAnsi" w:hAnsiTheme="minorHAnsi" w:cstheme="minorHAnsi"/>
          <w:sz w:val="24"/>
          <w:szCs w:val="24"/>
        </w:rPr>
        <w:t xml:space="preserve">. </w:t>
      </w:r>
    </w:p>
    <w:p w14:paraId="1D40D88F" w14:textId="77777777" w:rsidR="00E42E07" w:rsidRPr="00F76972" w:rsidRDefault="00E42E07" w:rsidP="00E42E07">
      <w:pPr>
        <w:pStyle w:val="EndNoteBibliography"/>
        <w:rPr>
          <w:rFonts w:asciiTheme="minorHAnsi" w:hAnsiTheme="minorHAnsi" w:cstheme="minorHAnsi"/>
          <w:sz w:val="24"/>
          <w:szCs w:val="24"/>
        </w:rPr>
      </w:pPr>
    </w:p>
    <w:p w14:paraId="6BD51D1F" w14:textId="05335497" w:rsidR="00504552" w:rsidRDefault="00AB3EED" w:rsidP="00632557">
      <w:pPr>
        <w:pStyle w:val="Heading2"/>
      </w:pPr>
      <w:r w:rsidRPr="00F76972">
        <w:rPr>
          <w:rFonts w:asciiTheme="minorHAnsi" w:hAnsiTheme="minorHAnsi" w:cstheme="minorHAnsi"/>
          <w:sz w:val="24"/>
          <w:szCs w:val="24"/>
        </w:rP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15&lt;/item&gt;&lt;item&gt;20&lt;/item&gt;&lt;item&gt;28&lt;/item&gt;&lt;/record-ids&gt;&lt;/item&gt;&lt;/Libraries&gt;"/>
  </w:docVars>
  <w:rsids>
    <w:rsidRoot w:val="00420C86"/>
    <w:rsid w:val="00017857"/>
    <w:rsid w:val="00026471"/>
    <w:rsid w:val="000571E7"/>
    <w:rsid w:val="00074B91"/>
    <w:rsid w:val="00090B13"/>
    <w:rsid w:val="000A207A"/>
    <w:rsid w:val="000A7C4A"/>
    <w:rsid w:val="000E1729"/>
    <w:rsid w:val="000E4481"/>
    <w:rsid w:val="00131FEE"/>
    <w:rsid w:val="00152DAF"/>
    <w:rsid w:val="00170F0B"/>
    <w:rsid w:val="001721B5"/>
    <w:rsid w:val="0017739A"/>
    <w:rsid w:val="00190401"/>
    <w:rsid w:val="001B0BD4"/>
    <w:rsid w:val="001D049C"/>
    <w:rsid w:val="001D21A7"/>
    <w:rsid w:val="002122DD"/>
    <w:rsid w:val="00273777"/>
    <w:rsid w:val="00276E00"/>
    <w:rsid w:val="002B3CB8"/>
    <w:rsid w:val="002C029F"/>
    <w:rsid w:val="002C2E12"/>
    <w:rsid w:val="002E03FC"/>
    <w:rsid w:val="00303A91"/>
    <w:rsid w:val="0032107A"/>
    <w:rsid w:val="00321AC8"/>
    <w:rsid w:val="003377C2"/>
    <w:rsid w:val="003535EC"/>
    <w:rsid w:val="003723A2"/>
    <w:rsid w:val="003A54DB"/>
    <w:rsid w:val="003A6421"/>
    <w:rsid w:val="003C380F"/>
    <w:rsid w:val="003D1E70"/>
    <w:rsid w:val="003D709B"/>
    <w:rsid w:val="00400109"/>
    <w:rsid w:val="0040024B"/>
    <w:rsid w:val="00415E99"/>
    <w:rsid w:val="00420C86"/>
    <w:rsid w:val="00422FFB"/>
    <w:rsid w:val="00440DD6"/>
    <w:rsid w:val="004454E3"/>
    <w:rsid w:val="00454FC6"/>
    <w:rsid w:val="004573E3"/>
    <w:rsid w:val="004A11BE"/>
    <w:rsid w:val="004C06D5"/>
    <w:rsid w:val="004D06E7"/>
    <w:rsid w:val="004F1DCC"/>
    <w:rsid w:val="00504552"/>
    <w:rsid w:val="00532089"/>
    <w:rsid w:val="00544BA6"/>
    <w:rsid w:val="0057018B"/>
    <w:rsid w:val="00576194"/>
    <w:rsid w:val="00590E4D"/>
    <w:rsid w:val="005C05CB"/>
    <w:rsid w:val="00632557"/>
    <w:rsid w:val="006342AF"/>
    <w:rsid w:val="00646FAE"/>
    <w:rsid w:val="00655946"/>
    <w:rsid w:val="00694AC5"/>
    <w:rsid w:val="006C0854"/>
    <w:rsid w:val="006D088F"/>
    <w:rsid w:val="006E491C"/>
    <w:rsid w:val="00701EA9"/>
    <w:rsid w:val="00711BB6"/>
    <w:rsid w:val="00746B09"/>
    <w:rsid w:val="00764D9E"/>
    <w:rsid w:val="007A5805"/>
    <w:rsid w:val="007E179D"/>
    <w:rsid w:val="007E2B00"/>
    <w:rsid w:val="0082298B"/>
    <w:rsid w:val="008372F0"/>
    <w:rsid w:val="00890E3A"/>
    <w:rsid w:val="008B7EAE"/>
    <w:rsid w:val="008C4E34"/>
    <w:rsid w:val="008D2653"/>
    <w:rsid w:val="008E1032"/>
    <w:rsid w:val="00924E98"/>
    <w:rsid w:val="00927C3B"/>
    <w:rsid w:val="00944875"/>
    <w:rsid w:val="00952974"/>
    <w:rsid w:val="0096231C"/>
    <w:rsid w:val="009D5F0D"/>
    <w:rsid w:val="009E123D"/>
    <w:rsid w:val="009F107B"/>
    <w:rsid w:val="00A13EBE"/>
    <w:rsid w:val="00A374CD"/>
    <w:rsid w:val="00A52D01"/>
    <w:rsid w:val="00A66D16"/>
    <w:rsid w:val="00A7738A"/>
    <w:rsid w:val="00AB136C"/>
    <w:rsid w:val="00AB3EED"/>
    <w:rsid w:val="00B9398F"/>
    <w:rsid w:val="00BB32A2"/>
    <w:rsid w:val="00BE2848"/>
    <w:rsid w:val="00BE589A"/>
    <w:rsid w:val="00BF7566"/>
    <w:rsid w:val="00C16532"/>
    <w:rsid w:val="00C247FD"/>
    <w:rsid w:val="00C330AC"/>
    <w:rsid w:val="00C46EA2"/>
    <w:rsid w:val="00C4710A"/>
    <w:rsid w:val="00C8145C"/>
    <w:rsid w:val="00C87408"/>
    <w:rsid w:val="00CA5724"/>
    <w:rsid w:val="00CB0B50"/>
    <w:rsid w:val="00D05369"/>
    <w:rsid w:val="00D31A77"/>
    <w:rsid w:val="00D66122"/>
    <w:rsid w:val="00D90641"/>
    <w:rsid w:val="00D93128"/>
    <w:rsid w:val="00DA024B"/>
    <w:rsid w:val="00DA1B1F"/>
    <w:rsid w:val="00E028F2"/>
    <w:rsid w:val="00E03EE6"/>
    <w:rsid w:val="00E0466E"/>
    <w:rsid w:val="00E244FE"/>
    <w:rsid w:val="00E42E07"/>
    <w:rsid w:val="00E47E02"/>
    <w:rsid w:val="00E71BD4"/>
    <w:rsid w:val="00E77345"/>
    <w:rsid w:val="00EA3E01"/>
    <w:rsid w:val="00EB634C"/>
    <w:rsid w:val="00F119AF"/>
    <w:rsid w:val="00F210B7"/>
    <w:rsid w:val="00F559EF"/>
    <w:rsid w:val="00F766FA"/>
    <w:rsid w:val="00F76972"/>
    <w:rsid w:val="00F81C0C"/>
    <w:rsid w:val="00FB01E5"/>
    <w:rsid w:val="00FD0623"/>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661CDF9-5C96-49BF-8965-364AED345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Pages>
  <Words>2389</Words>
  <Characters>13622</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22</cp:revision>
  <cp:lastPrinted>2022-04-02T12:14:00Z</cp:lastPrinted>
  <dcterms:created xsi:type="dcterms:W3CDTF">2022-04-08T14:48:00Z</dcterms:created>
  <dcterms:modified xsi:type="dcterms:W3CDTF">2022-04-09T09:25:00Z</dcterms:modified>
</cp:coreProperties>
</file>